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039B" w:rsidRPr="009F7C27" w:rsidRDefault="009F7C27">
      <w:pPr>
        <w:rPr>
          <w:rFonts w:ascii="Times New Roman" w:hAnsi="Times New Roman" w:cs="Times New Roman"/>
          <w:sz w:val="24"/>
        </w:rPr>
      </w:pPr>
      <w:r w:rsidRPr="009F7C27">
        <w:rPr>
          <w:rFonts w:ascii="Times New Roman" w:hAnsi="Times New Roman" w:cs="Times New Roman"/>
          <w:sz w:val="24"/>
        </w:rPr>
        <w:t xml:space="preserve">PRILOGE </w:t>
      </w:r>
      <w:r w:rsidRPr="009F7C27">
        <w:rPr>
          <w:rFonts w:ascii="Times New Roman" w:hAnsi="Times New Roman" w:cs="Times New Roman"/>
          <w:sz w:val="24"/>
        </w:rPr>
        <w:tab/>
      </w:r>
    </w:p>
    <w:p w:rsidR="009F7C27" w:rsidRPr="009F7C27" w:rsidRDefault="009F7C27">
      <w:pPr>
        <w:rPr>
          <w:rFonts w:ascii="Times New Roman" w:hAnsi="Times New Roman" w:cs="Times New Roman"/>
          <w:sz w:val="24"/>
        </w:rPr>
      </w:pPr>
      <w:r w:rsidRPr="009F7C27">
        <w:rPr>
          <w:rFonts w:ascii="Times New Roman" w:hAnsi="Times New Roman" w:cs="Times New Roman"/>
          <w:sz w:val="24"/>
        </w:rPr>
        <w:t xml:space="preserve">PRILOGA A: </w:t>
      </w:r>
      <w:r>
        <w:rPr>
          <w:rFonts w:ascii="Times New Roman" w:hAnsi="Times New Roman" w:cs="Times New Roman"/>
          <w:sz w:val="24"/>
        </w:rPr>
        <w:t>PRIMERJAVA TEMELJINIH KONCEPTOV METOD INŽENIRINGA PROGRAMSKE OPREME</w:t>
      </w:r>
    </w:p>
    <w:p w:rsidR="009F7C27" w:rsidRDefault="009F7C27" w:rsidP="009F7C27">
      <w:pPr>
        <w:jc w:val="center"/>
        <w:rPr>
          <w:rFonts w:ascii="Times New Roman" w:hAnsi="Times New Roman" w:cs="Times New Roman"/>
          <w:sz w:val="24"/>
        </w:rPr>
      </w:pPr>
      <w:r w:rsidRPr="009F7C27">
        <w:rPr>
          <w:rFonts w:ascii="Times New Roman" w:hAnsi="Times New Roman" w:cs="Times New Roman"/>
          <w:noProof/>
          <w:sz w:val="24"/>
          <w:lang w:eastAsia="sl-SI"/>
        </w:rPr>
        <w:drawing>
          <wp:inline distT="0" distB="0" distL="0" distR="0" wp14:anchorId="535979CB" wp14:editId="2AA24E98">
            <wp:extent cx="5712118" cy="5280339"/>
            <wp:effectExtent l="0" t="0" r="3175"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723170" cy="5290555"/>
                    </a:xfrm>
                    <a:prstGeom prst="rect">
                      <a:avLst/>
                    </a:prstGeom>
                  </pic:spPr>
                </pic:pic>
              </a:graphicData>
            </a:graphic>
          </wp:inline>
        </w:drawing>
      </w:r>
    </w:p>
    <w:p w:rsidR="009F7C27" w:rsidRDefault="009F7C27" w:rsidP="009F7C27">
      <w:pPr>
        <w:jc w:val="center"/>
        <w:rPr>
          <w:rFonts w:ascii="Times New Roman" w:hAnsi="Times New Roman" w:cs="Times New Roman"/>
          <w:sz w:val="24"/>
        </w:rPr>
      </w:pPr>
      <w:r>
        <w:rPr>
          <w:rFonts w:ascii="Times New Roman" w:hAnsi="Times New Roman" w:cs="Times New Roman"/>
          <w:sz w:val="24"/>
        </w:rPr>
        <w:t xml:space="preserve">Vir: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k101gpfM","properties":{"formattedCitation":"(Engels in Sauer 2010, 418)","plainCitation":"(Engels in Sauer 2010, 418)"},"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8"}],"schema":"https://github.com/citation-style-language/schema/raw/master/csl-citation.json"} </w:instrText>
      </w:r>
      <w:r>
        <w:rPr>
          <w:rFonts w:ascii="Times New Roman" w:hAnsi="Times New Roman" w:cs="Times New Roman"/>
          <w:sz w:val="24"/>
        </w:rPr>
        <w:fldChar w:fldCharType="separate"/>
      </w:r>
      <w:r w:rsidRPr="009F7C27">
        <w:rPr>
          <w:rFonts w:ascii="Times New Roman" w:hAnsi="Times New Roman" w:cs="Times New Roman"/>
          <w:sz w:val="24"/>
        </w:rPr>
        <w:t>(Engels in Sauer 2010, 418)</w:t>
      </w:r>
      <w:r>
        <w:rPr>
          <w:rFonts w:ascii="Times New Roman" w:hAnsi="Times New Roman" w:cs="Times New Roman"/>
          <w:sz w:val="24"/>
        </w:rPr>
        <w:fldChar w:fldCharType="end"/>
      </w:r>
    </w:p>
    <w:p w:rsidR="000B799C" w:rsidRDefault="000B799C" w:rsidP="000B799C">
      <w:pPr>
        <w:rPr>
          <w:rFonts w:ascii="Times New Roman" w:hAnsi="Times New Roman" w:cs="Times New Roman"/>
          <w:sz w:val="24"/>
        </w:rPr>
        <w:sectPr w:rsidR="000B799C">
          <w:pgSz w:w="11906" w:h="16838"/>
          <w:pgMar w:top="1417" w:right="1417" w:bottom="1417" w:left="1417" w:header="708" w:footer="708" w:gutter="0"/>
          <w:cols w:space="708"/>
          <w:docGrid w:linePitch="360"/>
        </w:sectPr>
      </w:pPr>
    </w:p>
    <w:p w:rsidR="000B799C" w:rsidRDefault="000B799C" w:rsidP="000B799C">
      <w:pPr>
        <w:rPr>
          <w:rFonts w:ascii="Times New Roman" w:hAnsi="Times New Roman" w:cs="Times New Roman"/>
          <w:sz w:val="24"/>
        </w:rPr>
      </w:pPr>
      <w:r>
        <w:rPr>
          <w:rFonts w:ascii="Times New Roman" w:hAnsi="Times New Roman" w:cs="Times New Roman"/>
          <w:sz w:val="24"/>
        </w:rPr>
        <w:lastRenderedPageBreak/>
        <w:br w:type="page"/>
      </w:r>
    </w:p>
    <w:p w:rsidR="000B799C" w:rsidRDefault="000B799C" w:rsidP="000B799C">
      <w:pPr>
        <w:rPr>
          <w:rFonts w:ascii="Times New Roman" w:hAnsi="Times New Roman" w:cs="Times New Roman"/>
          <w:sz w:val="24"/>
        </w:rPr>
        <w:sectPr w:rsidR="000B799C" w:rsidSect="000B799C">
          <w:type w:val="continuous"/>
          <w:pgSz w:w="11906" w:h="16838"/>
          <w:pgMar w:top="1417" w:right="1417" w:bottom="1417" w:left="1417" w:header="708" w:footer="708" w:gutter="0"/>
          <w:cols w:space="708"/>
          <w:docGrid w:linePitch="360"/>
        </w:sectPr>
      </w:pPr>
    </w:p>
    <w:p w:rsidR="002078AE" w:rsidRDefault="004D500E" w:rsidP="000B799C">
      <w:pPr>
        <w:rPr>
          <w:rFonts w:ascii="Times New Roman" w:hAnsi="Times New Roman" w:cs="Times New Roman"/>
          <w:sz w:val="24"/>
        </w:rPr>
      </w:pPr>
      <w:r>
        <w:rPr>
          <w:rFonts w:ascii="Times New Roman" w:hAnsi="Times New Roman" w:cs="Times New Roman"/>
          <w:sz w:val="24"/>
        </w:rPr>
        <w:lastRenderedPageBreak/>
        <w:t>PRILOGA B: PRIKAZ FAZ RAZVOJA PO AVTORJIH</w:t>
      </w:r>
    </w:p>
    <w:tbl>
      <w:tblPr>
        <w:tblW w:w="13702" w:type="dxa"/>
        <w:jc w:val="center"/>
        <w:tblInd w:w="55" w:type="dxa"/>
        <w:tblCellMar>
          <w:left w:w="70" w:type="dxa"/>
          <w:right w:w="70" w:type="dxa"/>
        </w:tblCellMar>
        <w:tblLook w:val="04A0" w:firstRow="1" w:lastRow="0" w:firstColumn="1" w:lastColumn="0" w:noHBand="0" w:noVBand="1"/>
      </w:tblPr>
      <w:tblGrid>
        <w:gridCol w:w="828"/>
        <w:gridCol w:w="1201"/>
        <w:gridCol w:w="1056"/>
        <w:gridCol w:w="1160"/>
        <w:gridCol w:w="1299"/>
        <w:gridCol w:w="1158"/>
        <w:gridCol w:w="1160"/>
        <w:gridCol w:w="1316"/>
        <w:gridCol w:w="1390"/>
        <w:gridCol w:w="1113"/>
        <w:gridCol w:w="937"/>
        <w:gridCol w:w="1084"/>
      </w:tblGrid>
      <w:tr w:rsidR="00CB5E31" w:rsidRPr="00F43B75" w:rsidTr="00770C4F">
        <w:trPr>
          <w:trHeight w:val="51"/>
          <w:jc w:val="center"/>
        </w:trPr>
        <w:tc>
          <w:tcPr>
            <w:tcW w:w="841" w:type="dxa"/>
            <w:tcBorders>
              <w:top w:val="single" w:sz="8" w:space="0" w:color="auto"/>
              <w:left w:val="single" w:sz="8" w:space="0" w:color="auto"/>
              <w:bottom w:val="single" w:sz="4" w:space="0" w:color="auto"/>
              <w:right w:val="nil"/>
            </w:tcBorders>
            <w:shd w:val="clear" w:color="auto" w:fill="DAEEF3" w:themeFill="accent5" w:themeFillTint="33"/>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AVTOR</w:t>
            </w:r>
          </w:p>
        </w:tc>
        <w:tc>
          <w:tcPr>
            <w:tcW w:w="1207"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FAZE</w:t>
            </w:r>
          </w:p>
        </w:tc>
        <w:tc>
          <w:tcPr>
            <w:tcW w:w="1059"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c>
          <w:tcPr>
            <w:tcW w:w="1289"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c>
          <w:tcPr>
            <w:tcW w:w="1316"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c>
          <w:tcPr>
            <w:tcW w:w="1417"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c>
          <w:tcPr>
            <w:tcW w:w="1051"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c>
          <w:tcPr>
            <w:tcW w:w="958" w:type="dxa"/>
            <w:tcBorders>
              <w:top w:val="single" w:sz="8" w:space="0" w:color="auto"/>
              <w:left w:val="nil"/>
              <w:bottom w:val="single" w:sz="4" w:space="0" w:color="auto"/>
              <w:right w:val="nil"/>
            </w:tcBorders>
            <w:shd w:val="clear" w:color="auto" w:fill="DAEEF3" w:themeFill="accent5" w:themeFillTint="33"/>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c>
          <w:tcPr>
            <w:tcW w:w="1084" w:type="dxa"/>
            <w:tcBorders>
              <w:top w:val="single" w:sz="8" w:space="0" w:color="auto"/>
              <w:left w:val="nil"/>
              <w:bottom w:val="single" w:sz="4" w:space="0" w:color="auto"/>
              <w:right w:val="single" w:sz="8" w:space="0" w:color="auto"/>
            </w:tcBorders>
            <w:shd w:val="clear" w:color="auto" w:fill="DAEEF3" w:themeFill="accent5" w:themeFillTint="33"/>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r>
      <w:tr w:rsidR="00CB5E31" w:rsidRPr="00F43B75" w:rsidTr="00770C4F">
        <w:trPr>
          <w:trHeight w:val="133"/>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Novak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PROTOTIP</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POST PRODUK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 </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 </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 </w:t>
            </w:r>
          </w:p>
        </w:tc>
      </w:tr>
      <w:tr w:rsidR="00CB5E31" w:rsidRPr="00F43B75" w:rsidTr="00770C4F">
        <w:trPr>
          <w:trHeight w:val="95"/>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Unger in Novak (2011)</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ALFA &amp; BET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POST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 </w:t>
            </w:r>
          </w:p>
        </w:tc>
      </w:tr>
      <w:tr w:rsidR="00CB5E31" w:rsidRPr="00F43B75" w:rsidTr="00770C4F">
        <w:trPr>
          <w:trHeight w:val="142"/>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9E3A0A" w:rsidRPr="00F43B75" w:rsidRDefault="009E3A0A"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Ramadan in Widyani (2013) lasten podroben</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INICIA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TEST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IZDA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 </w:t>
            </w:r>
          </w:p>
        </w:tc>
      </w:tr>
      <w:tr w:rsidR="00CB5E31" w:rsidRPr="00F43B75" w:rsidTr="00770C4F">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9E3A0A" w:rsidRPr="00F43B75" w:rsidRDefault="00D838D5"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Bates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D838D5" w:rsidP="00D838D5">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RAZVOJ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D838D5" w:rsidP="00D838D5">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PRED PRODUKCIJA</w:t>
            </w:r>
          </w:p>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D838D5"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RAZVOJ</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D838D5"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D838D5"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D838D5"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PREKINITEV KODIRAN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D838D5"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D838D5"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POPRAVK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D838D5"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POSODOBITVE</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 </w:t>
            </w:r>
          </w:p>
        </w:tc>
      </w:tr>
      <w:tr w:rsidR="00CB5E31" w:rsidRPr="00F43B75" w:rsidTr="00770C4F">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9E3A0A" w:rsidRPr="00F43B75" w:rsidRDefault="009E3A0A"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Aslan in Balci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FORMULACIJA PROBLEM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IZDELAVA IDE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NAČRTOVANJE IGRE</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RAZVOJ ZAHTEV</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ARHITEKTU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NAČRTOVANJE PROGRAMSKE OPREM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PROGRAMIRANJE</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INTEGRA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IZDAJ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UČENJ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POVRATNA INFORMACIJA</w:t>
            </w:r>
          </w:p>
        </w:tc>
      </w:tr>
      <w:tr w:rsidR="00CB5E31" w:rsidRPr="00F43B75" w:rsidTr="00770C4F">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CB5E31" w:rsidRPr="00F43B75" w:rsidRDefault="00CB5E31"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Bartle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08487D" w:rsidRDefault="00CB5E31"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08487D" w:rsidRDefault="00CB5E31"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08487D" w:rsidRDefault="00CB5E31"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IZDA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08487D" w:rsidRDefault="00CB5E31"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PODPO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08487D" w:rsidRDefault="00CB5E31" w:rsidP="00F71A20">
            <w:pPr>
              <w:spacing w:after="0" w:line="240" w:lineRule="auto"/>
              <w:jc w:val="center"/>
              <w:rPr>
                <w:rFonts w:ascii="Times New Roman" w:eastAsia="Times New Roman" w:hAnsi="Times New Roman" w:cs="Times New Roman"/>
                <w:sz w:val="14"/>
                <w:szCs w:val="16"/>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08487D" w:rsidRDefault="00CB5E31" w:rsidP="00F71A20">
            <w:pPr>
              <w:spacing w:after="0" w:line="240" w:lineRule="auto"/>
              <w:jc w:val="center"/>
              <w:rPr>
                <w:rFonts w:ascii="Times New Roman" w:eastAsia="Times New Roman" w:hAnsi="Times New Roman" w:cs="Times New Roman"/>
                <w:sz w:val="14"/>
                <w:szCs w:val="16"/>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08487D" w:rsidRDefault="00CB5E31"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08487D" w:rsidRDefault="00CB5E31"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08487D" w:rsidRDefault="00CB5E31"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08487D" w:rsidRDefault="00CB5E31"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08487D" w:rsidRDefault="00CB5E31" w:rsidP="00F71A20">
            <w:pPr>
              <w:spacing w:after="0" w:line="240" w:lineRule="auto"/>
              <w:jc w:val="center"/>
              <w:rPr>
                <w:rFonts w:ascii="Times New Roman" w:eastAsia="Times New Roman" w:hAnsi="Times New Roman" w:cs="Times New Roman"/>
                <w:sz w:val="14"/>
                <w:szCs w:val="16"/>
                <w:lang w:eastAsia="sl-SI"/>
              </w:rPr>
            </w:pPr>
          </w:p>
        </w:tc>
      </w:tr>
      <w:tr w:rsidR="00602A9F" w:rsidRPr="00F43B75" w:rsidTr="00770C4F">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602A9F" w:rsidRDefault="00602A9F"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Fulleton (201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Default="00602A9F"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Default="00602A9F"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Default="00602A9F"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Default="00602A9F"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ZAGOTAVLJANJE KVALITET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08487D" w:rsidRDefault="00602A9F"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VZDRŽEV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08487D" w:rsidRDefault="00602A9F" w:rsidP="00F71A20">
            <w:pPr>
              <w:spacing w:after="0" w:line="240" w:lineRule="auto"/>
              <w:jc w:val="center"/>
              <w:rPr>
                <w:rFonts w:ascii="Times New Roman" w:eastAsia="Times New Roman" w:hAnsi="Times New Roman" w:cs="Times New Roman"/>
                <w:sz w:val="14"/>
                <w:szCs w:val="16"/>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08487D" w:rsidRDefault="00602A9F"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08487D" w:rsidRDefault="00602A9F"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08487D" w:rsidRDefault="00602A9F"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08487D" w:rsidRDefault="00602A9F"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602A9F" w:rsidRPr="0008487D" w:rsidRDefault="00602A9F" w:rsidP="00F71A20">
            <w:pPr>
              <w:spacing w:after="0" w:line="240" w:lineRule="auto"/>
              <w:jc w:val="center"/>
              <w:rPr>
                <w:rFonts w:ascii="Times New Roman" w:eastAsia="Times New Roman" w:hAnsi="Times New Roman" w:cs="Times New Roman"/>
                <w:sz w:val="14"/>
                <w:szCs w:val="16"/>
                <w:lang w:eastAsia="sl-SI"/>
              </w:rPr>
            </w:pPr>
          </w:p>
        </w:tc>
      </w:tr>
    </w:tbl>
    <w:p w:rsidR="0084370E" w:rsidRDefault="006828E1" w:rsidP="00C6404A">
      <w:pPr>
        <w:jc w:val="center"/>
        <w:rPr>
          <w:rFonts w:ascii="Times New Roman" w:hAnsi="Times New Roman" w:cs="Times New Roman"/>
          <w:sz w:val="24"/>
        </w:rPr>
      </w:pPr>
      <w:r>
        <w:rPr>
          <w:rFonts w:ascii="Times New Roman" w:hAnsi="Times New Roman" w:cs="Times New Roman"/>
          <w:sz w:val="24"/>
        </w:rPr>
        <w:t>Vir: lasten</w:t>
      </w:r>
    </w:p>
    <w:p w:rsidR="00C6404A" w:rsidRDefault="00C6404A" w:rsidP="001C3D97">
      <w:pPr>
        <w:rPr>
          <w:rFonts w:ascii="Times New Roman" w:hAnsi="Times New Roman" w:cs="Times New Roman"/>
          <w:sz w:val="24"/>
        </w:rPr>
      </w:pPr>
    </w:p>
    <w:p w:rsidR="00AA507D" w:rsidRDefault="00AA507D" w:rsidP="001C3D97">
      <w:pPr>
        <w:rPr>
          <w:rFonts w:ascii="Times New Roman" w:hAnsi="Times New Roman" w:cs="Times New Roman"/>
          <w:sz w:val="24"/>
        </w:rPr>
      </w:pPr>
    </w:p>
    <w:p w:rsidR="00AA507D" w:rsidRDefault="00AA507D" w:rsidP="001C3D97">
      <w:pPr>
        <w:rPr>
          <w:rFonts w:ascii="Times New Roman" w:hAnsi="Times New Roman" w:cs="Times New Roman"/>
          <w:sz w:val="24"/>
        </w:rPr>
      </w:pPr>
    </w:p>
    <w:p w:rsidR="00AA507D" w:rsidRDefault="00AA507D" w:rsidP="001C3D97">
      <w:pPr>
        <w:rPr>
          <w:rFonts w:ascii="Times New Roman" w:hAnsi="Times New Roman" w:cs="Times New Roman"/>
          <w:sz w:val="24"/>
        </w:rPr>
      </w:pPr>
    </w:p>
    <w:p w:rsidR="00626F48" w:rsidRDefault="00626F48" w:rsidP="001C3D97">
      <w:pPr>
        <w:rPr>
          <w:rFonts w:ascii="Times New Roman" w:hAnsi="Times New Roman" w:cs="Times New Roman"/>
          <w:sz w:val="24"/>
        </w:rPr>
      </w:pPr>
    </w:p>
    <w:p w:rsidR="00626F48" w:rsidRDefault="00626F48" w:rsidP="001C3D97">
      <w:pPr>
        <w:rPr>
          <w:rFonts w:ascii="Times New Roman" w:hAnsi="Times New Roman" w:cs="Times New Roman"/>
          <w:sz w:val="24"/>
        </w:rPr>
      </w:pPr>
    </w:p>
    <w:p w:rsidR="00626F48" w:rsidRDefault="00626F48" w:rsidP="001C3D97">
      <w:pPr>
        <w:rPr>
          <w:rFonts w:ascii="Times New Roman" w:hAnsi="Times New Roman" w:cs="Times New Roman"/>
          <w:sz w:val="24"/>
        </w:rPr>
      </w:pPr>
    </w:p>
    <w:p w:rsidR="00626F48" w:rsidRDefault="00626F48" w:rsidP="001C3D97">
      <w:pPr>
        <w:rPr>
          <w:rFonts w:ascii="Times New Roman" w:hAnsi="Times New Roman" w:cs="Times New Roman"/>
          <w:sz w:val="24"/>
        </w:rPr>
      </w:pPr>
    </w:p>
    <w:p w:rsidR="00626F48" w:rsidRDefault="00626F48" w:rsidP="001C3D97">
      <w:pPr>
        <w:rPr>
          <w:rFonts w:ascii="Times New Roman" w:hAnsi="Times New Roman" w:cs="Times New Roman"/>
          <w:sz w:val="24"/>
        </w:rPr>
      </w:pPr>
    </w:p>
    <w:p w:rsidR="000B799C" w:rsidRDefault="00EF34AB" w:rsidP="001C3D97">
      <w:pPr>
        <w:rPr>
          <w:rFonts w:ascii="Times New Roman" w:hAnsi="Times New Roman" w:cs="Times New Roman"/>
          <w:sz w:val="24"/>
        </w:rPr>
      </w:pPr>
      <w:r>
        <w:rPr>
          <w:rFonts w:ascii="Times New Roman" w:hAnsi="Times New Roman" w:cs="Times New Roman"/>
          <w:sz w:val="24"/>
        </w:rPr>
        <w:lastRenderedPageBreak/>
        <w:t xml:space="preserve">PRILOGA C: </w:t>
      </w:r>
      <w:r w:rsidR="00190CB5">
        <w:rPr>
          <w:rFonts w:ascii="Times New Roman" w:hAnsi="Times New Roman" w:cs="Times New Roman"/>
          <w:sz w:val="24"/>
        </w:rPr>
        <w:t>OSNOVNI ARTEFAKTI</w:t>
      </w:r>
      <w:r w:rsidR="002964D4">
        <w:rPr>
          <w:rFonts w:ascii="Times New Roman" w:hAnsi="Times New Roman" w:cs="Times New Roman"/>
          <w:sz w:val="24"/>
        </w:rPr>
        <w:t xml:space="preserve"> RAZVOJA VIDEO IGER PO AVTORJIH</w:t>
      </w:r>
    </w:p>
    <w:tbl>
      <w:tblPr>
        <w:tblW w:w="13110" w:type="dxa"/>
        <w:jc w:val="center"/>
        <w:tblInd w:w="55" w:type="dxa"/>
        <w:tblCellMar>
          <w:left w:w="70" w:type="dxa"/>
          <w:right w:w="70" w:type="dxa"/>
        </w:tblCellMar>
        <w:tblLook w:val="04A0" w:firstRow="1" w:lastRow="0" w:firstColumn="1" w:lastColumn="0" w:noHBand="0" w:noVBand="1"/>
      </w:tblPr>
      <w:tblGrid>
        <w:gridCol w:w="694"/>
        <w:gridCol w:w="1257"/>
        <w:gridCol w:w="1297"/>
        <w:gridCol w:w="1221"/>
        <w:gridCol w:w="2091"/>
        <w:gridCol w:w="1432"/>
        <w:gridCol w:w="1486"/>
        <w:gridCol w:w="1337"/>
        <w:gridCol w:w="1149"/>
        <w:gridCol w:w="1146"/>
      </w:tblGrid>
      <w:tr w:rsidR="001B2F23" w:rsidRPr="00E642EB" w:rsidTr="00770C4F">
        <w:trPr>
          <w:trHeight w:val="333"/>
          <w:jc w:val="center"/>
        </w:trPr>
        <w:tc>
          <w:tcPr>
            <w:tcW w:w="687"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rsidR="001B2F23" w:rsidRPr="00E642EB" w:rsidRDefault="001B2F23" w:rsidP="00E642EB">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AVTOR</w:t>
            </w:r>
          </w:p>
        </w:tc>
        <w:tc>
          <w:tcPr>
            <w:tcW w:w="1258"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rsidR="001B2F23" w:rsidRPr="00E642EB" w:rsidRDefault="001B2F23" w:rsidP="00E642EB">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ARTEFAKTI</w:t>
            </w:r>
          </w:p>
        </w:tc>
        <w:tc>
          <w:tcPr>
            <w:tcW w:w="1297"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E642EB" w:rsidRDefault="001B2F23" w:rsidP="00E642EB">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 </w:t>
            </w:r>
          </w:p>
        </w:tc>
        <w:tc>
          <w:tcPr>
            <w:tcW w:w="1221"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E642EB" w:rsidRDefault="001B2F23" w:rsidP="00E642EB">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 </w:t>
            </w:r>
          </w:p>
        </w:tc>
        <w:tc>
          <w:tcPr>
            <w:tcW w:w="2091"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E642EB" w:rsidRDefault="001B2F23" w:rsidP="00E642EB">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 </w:t>
            </w:r>
          </w:p>
        </w:tc>
        <w:tc>
          <w:tcPr>
            <w:tcW w:w="1432"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E642EB" w:rsidRDefault="001B2F23" w:rsidP="00E642EB">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 </w:t>
            </w:r>
          </w:p>
        </w:tc>
        <w:tc>
          <w:tcPr>
            <w:tcW w:w="1489" w:type="dxa"/>
            <w:tcBorders>
              <w:top w:val="single" w:sz="4" w:space="0" w:color="auto"/>
              <w:left w:val="nil"/>
              <w:bottom w:val="single" w:sz="4" w:space="0" w:color="auto"/>
              <w:right w:val="nil"/>
            </w:tcBorders>
            <w:shd w:val="clear" w:color="auto" w:fill="DAEEF3" w:themeFill="accent5" w:themeFillTint="33"/>
            <w:vAlign w:val="center"/>
            <w:hideMark/>
          </w:tcPr>
          <w:p w:rsidR="001B2F23" w:rsidRPr="00E642EB" w:rsidRDefault="001B2F23" w:rsidP="00E642EB">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 </w:t>
            </w:r>
          </w:p>
        </w:tc>
        <w:tc>
          <w:tcPr>
            <w:tcW w:w="1337"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rsidR="001B2F23" w:rsidRPr="00E642EB" w:rsidRDefault="001B2F23" w:rsidP="00E642EB">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 </w:t>
            </w:r>
          </w:p>
        </w:tc>
        <w:tc>
          <w:tcPr>
            <w:tcW w:w="1149" w:type="dxa"/>
            <w:tcBorders>
              <w:top w:val="single" w:sz="4" w:space="0" w:color="auto"/>
              <w:left w:val="nil"/>
              <w:bottom w:val="single" w:sz="4" w:space="0" w:color="auto"/>
              <w:right w:val="single" w:sz="4" w:space="0" w:color="auto"/>
            </w:tcBorders>
            <w:shd w:val="clear" w:color="auto" w:fill="DAEEF3" w:themeFill="accent5" w:themeFillTint="33"/>
          </w:tcPr>
          <w:p w:rsidR="001B2F23" w:rsidRPr="00E642EB" w:rsidRDefault="001B2F23" w:rsidP="00E642EB">
            <w:pPr>
              <w:spacing w:after="0" w:line="240" w:lineRule="auto"/>
              <w:jc w:val="center"/>
              <w:rPr>
                <w:rFonts w:ascii="Calibri" w:eastAsia="Times New Roman" w:hAnsi="Calibri" w:cs="Calibri"/>
                <w:color w:val="000000"/>
                <w:sz w:val="18"/>
                <w:lang w:eastAsia="sl-SI"/>
              </w:rPr>
            </w:pPr>
          </w:p>
        </w:tc>
        <w:tc>
          <w:tcPr>
            <w:tcW w:w="1149" w:type="dxa"/>
            <w:tcBorders>
              <w:top w:val="single" w:sz="4" w:space="0" w:color="auto"/>
              <w:left w:val="nil"/>
              <w:bottom w:val="single" w:sz="4" w:space="0" w:color="auto"/>
              <w:right w:val="single" w:sz="4" w:space="0" w:color="auto"/>
            </w:tcBorders>
            <w:shd w:val="clear" w:color="auto" w:fill="DAEEF3" w:themeFill="accent5" w:themeFillTint="33"/>
          </w:tcPr>
          <w:p w:rsidR="001B2F23" w:rsidRPr="00E642EB" w:rsidRDefault="001B2F23" w:rsidP="00E642EB">
            <w:pPr>
              <w:spacing w:after="0" w:line="240" w:lineRule="auto"/>
              <w:jc w:val="center"/>
              <w:rPr>
                <w:rFonts w:ascii="Calibri" w:eastAsia="Times New Roman" w:hAnsi="Calibri" w:cs="Calibri"/>
                <w:color w:val="000000"/>
                <w:sz w:val="18"/>
                <w:lang w:eastAsia="sl-SI"/>
              </w:rPr>
            </w:pPr>
          </w:p>
        </w:tc>
      </w:tr>
      <w:tr w:rsidR="001B2F23" w:rsidRPr="00E642EB" w:rsidTr="00770C4F">
        <w:trPr>
          <w:trHeight w:val="976"/>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Novak (2012)</w:t>
            </w:r>
          </w:p>
        </w:tc>
        <w:tc>
          <w:tcPr>
            <w:tcW w:w="1258"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KONCEPT</w:t>
            </w:r>
          </w:p>
        </w:tc>
        <w:tc>
          <w:tcPr>
            <w:tcW w:w="1297"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PREDLOG IGRE</w:t>
            </w:r>
          </w:p>
        </w:tc>
        <w:tc>
          <w:tcPr>
            <w:tcW w:w="1221"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NAČRT IGRE</w:t>
            </w:r>
          </w:p>
        </w:tc>
        <w:tc>
          <w:tcPr>
            <w:tcW w:w="2091"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VODNIK UMETNIŠKEGA SLOGA</w:t>
            </w:r>
          </w:p>
        </w:tc>
        <w:tc>
          <w:tcPr>
            <w:tcW w:w="1432"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TEHNIČNI DOKUMENT</w:t>
            </w:r>
          </w:p>
        </w:tc>
        <w:tc>
          <w:tcPr>
            <w:tcW w:w="1489"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PROJEKTNI NAČRT</w:t>
            </w:r>
          </w:p>
        </w:tc>
        <w:tc>
          <w:tcPr>
            <w:tcW w:w="1337"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NAČRT TESTIRANJA</w:t>
            </w:r>
          </w:p>
        </w:tc>
        <w:tc>
          <w:tcPr>
            <w:tcW w:w="1149" w:type="dxa"/>
            <w:tcBorders>
              <w:top w:val="nil"/>
              <w:left w:val="nil"/>
              <w:bottom w:val="single" w:sz="4" w:space="0" w:color="auto"/>
              <w:right w:val="single" w:sz="4" w:space="0" w:color="auto"/>
            </w:tcBorders>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r>
      <w:tr w:rsidR="001B2F23" w:rsidRPr="00E642EB" w:rsidTr="00770C4F">
        <w:trPr>
          <w:trHeight w:val="1116"/>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Bates (2004)</w:t>
            </w:r>
          </w:p>
        </w:tc>
        <w:tc>
          <w:tcPr>
            <w:tcW w:w="1258"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NAČRT IGRE</w:t>
            </w:r>
          </w:p>
        </w:tc>
        <w:tc>
          <w:tcPr>
            <w:tcW w:w="1297"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OPIS OBLIKOVANJA</w:t>
            </w:r>
          </w:p>
        </w:tc>
        <w:tc>
          <w:tcPr>
            <w:tcW w:w="1221"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SPECIFIKACIJA POTREB</w:t>
            </w:r>
          </w:p>
        </w:tc>
        <w:tc>
          <w:tcPr>
            <w:tcW w:w="2091"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PLAN KONFIGURACIJE</w:t>
            </w:r>
          </w:p>
        </w:tc>
        <w:tc>
          <w:tcPr>
            <w:tcW w:w="1432"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NAČRT INTEGRACIJE</w:t>
            </w:r>
            <w:r w:rsidR="00522E0D">
              <w:rPr>
                <w:rFonts w:ascii="Calibri" w:eastAsia="Times New Roman" w:hAnsi="Calibri" w:cs="Calibri"/>
                <w:color w:val="000000"/>
                <w:sz w:val="18"/>
                <w:lang w:eastAsia="sl-SI"/>
              </w:rPr>
              <w:t xml:space="preserve"> TESTIRANJA</w:t>
            </w:r>
          </w:p>
        </w:tc>
        <w:tc>
          <w:tcPr>
            <w:tcW w:w="1489"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NAČRT TESTIRANJA</w:t>
            </w:r>
          </w:p>
        </w:tc>
        <w:tc>
          <w:tcPr>
            <w:tcW w:w="1337"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UPORABNIŠKI PRIROČNIK</w:t>
            </w:r>
          </w:p>
        </w:tc>
        <w:tc>
          <w:tcPr>
            <w:tcW w:w="1149" w:type="dxa"/>
            <w:tcBorders>
              <w:top w:val="nil"/>
              <w:left w:val="nil"/>
              <w:bottom w:val="single" w:sz="4" w:space="0" w:color="auto"/>
              <w:right w:val="single" w:sz="4" w:space="0" w:color="auto"/>
            </w:tcBorders>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r>
      <w:tr w:rsidR="001B2F23" w:rsidRPr="00E642EB" w:rsidTr="00770C4F">
        <w:trPr>
          <w:trHeight w:val="1132"/>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Rucker (2002)</w:t>
            </w:r>
          </w:p>
        </w:tc>
        <w:tc>
          <w:tcPr>
            <w:tcW w:w="1258"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SPECIFIKACIJA</w:t>
            </w:r>
          </w:p>
        </w:tc>
        <w:tc>
          <w:tcPr>
            <w:tcW w:w="1297"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NAČRT IGRE</w:t>
            </w:r>
          </w:p>
        </w:tc>
        <w:tc>
          <w:tcPr>
            <w:tcW w:w="1221"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ČASOVNI NAČRT</w:t>
            </w:r>
          </w:p>
        </w:tc>
        <w:tc>
          <w:tcPr>
            <w:tcW w:w="2091"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NAČRT OBLIKOVANJA</w:t>
            </w:r>
          </w:p>
        </w:tc>
        <w:tc>
          <w:tcPr>
            <w:tcW w:w="1432"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DOKUMENTACIJA</w:t>
            </w:r>
          </w:p>
        </w:tc>
        <w:tc>
          <w:tcPr>
            <w:tcW w:w="1489"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UPORABNIŠKI PRIROČNIK</w:t>
            </w:r>
          </w:p>
        </w:tc>
        <w:tc>
          <w:tcPr>
            <w:tcW w:w="1337"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r>
      <w:tr w:rsidR="001B2F23" w:rsidRPr="00E642EB" w:rsidTr="00770C4F">
        <w:trPr>
          <w:trHeight w:val="1152"/>
          <w:jc w:val="center"/>
        </w:trPr>
        <w:tc>
          <w:tcPr>
            <w:tcW w:w="687"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Schell (2008)</w:t>
            </w:r>
          </w:p>
        </w:tc>
        <w:tc>
          <w:tcPr>
            <w:tcW w:w="1258"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OBLIKOVANJE (PREGLED OBLIKOVANJA, PODROBNI NAČRT IGRE, PREGLED ZGODBE)</w:t>
            </w:r>
          </w:p>
        </w:tc>
        <w:tc>
          <w:tcPr>
            <w:tcW w:w="1297"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INŽENIRING (TEHNIČNI DOKUMENT, PREGLED DELOVNEGA TOKA, OMEJITVE)</w:t>
            </w:r>
          </w:p>
        </w:tc>
        <w:tc>
          <w:tcPr>
            <w:tcW w:w="1221"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UMETNOST (UMETNIKOVA BIBLIJA, PREGLED KONCEPTOV UMETNIN)</w:t>
            </w:r>
          </w:p>
        </w:tc>
        <w:tc>
          <w:tcPr>
            <w:tcW w:w="2091"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UPRAVLJANJE(PRORAČUN, ČASOVNI NAČRT)</w:t>
            </w:r>
          </w:p>
        </w:tc>
        <w:tc>
          <w:tcPr>
            <w:tcW w:w="1432"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PISANJE (ZGODBA NARACIJA. UPORABNIŠKI PRIROČNIK)</w:t>
            </w:r>
          </w:p>
        </w:tc>
        <w:tc>
          <w:tcPr>
            <w:tcW w:w="1489"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IGRALCI (IGRALNI VODNIKI)</w:t>
            </w:r>
          </w:p>
        </w:tc>
        <w:tc>
          <w:tcPr>
            <w:tcW w:w="1337"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r>
      <w:tr w:rsidR="001B2F23" w:rsidRPr="00E642EB" w:rsidTr="00770C4F">
        <w:trPr>
          <w:trHeight w:val="1152"/>
          <w:jc w:val="center"/>
        </w:trPr>
        <w:tc>
          <w:tcPr>
            <w:tcW w:w="68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Richard Rouse III</w:t>
            </w:r>
          </w:p>
          <w:p w:rsidR="001B2F23" w:rsidRPr="00E642EB"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2004)</w:t>
            </w:r>
          </w:p>
        </w:tc>
        <w:tc>
          <w:tcPr>
            <w:tcW w:w="1258" w:type="dxa"/>
            <w:tcBorders>
              <w:top w:val="single" w:sz="4" w:space="0" w:color="auto"/>
              <w:left w:val="nil"/>
              <w:bottom w:val="single" w:sz="4" w:space="0" w:color="auto"/>
              <w:right w:val="single" w:sz="4" w:space="0" w:color="auto"/>
            </w:tcBorders>
            <w:shd w:val="clear" w:color="auto" w:fill="auto"/>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KONCEPT (PITCH, PREDLOG)</w:t>
            </w:r>
          </w:p>
        </w:tc>
        <w:tc>
          <w:tcPr>
            <w:tcW w:w="1297" w:type="dxa"/>
            <w:tcBorders>
              <w:top w:val="single" w:sz="4" w:space="0" w:color="auto"/>
              <w:left w:val="nil"/>
              <w:bottom w:val="single" w:sz="4" w:space="0" w:color="auto"/>
              <w:right w:val="single" w:sz="4" w:space="0" w:color="auto"/>
            </w:tcBorders>
            <w:shd w:val="clear" w:color="auto" w:fill="auto"/>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KONKURENČNA ANALIZA</w:t>
            </w:r>
          </w:p>
        </w:tc>
        <w:tc>
          <w:tcPr>
            <w:tcW w:w="1221" w:type="dxa"/>
            <w:tcBorders>
              <w:top w:val="single" w:sz="4" w:space="0" w:color="auto"/>
              <w:left w:val="nil"/>
              <w:bottom w:val="single" w:sz="4" w:space="0" w:color="auto"/>
              <w:right w:val="single" w:sz="4" w:space="0" w:color="auto"/>
            </w:tcBorders>
            <w:shd w:val="clear" w:color="auto" w:fill="auto"/>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NAČRT OBLIKOVANJA</w:t>
            </w:r>
          </w:p>
        </w:tc>
        <w:tc>
          <w:tcPr>
            <w:tcW w:w="2091" w:type="dxa"/>
            <w:tcBorders>
              <w:top w:val="single" w:sz="4" w:space="0" w:color="auto"/>
              <w:left w:val="nil"/>
              <w:bottom w:val="single" w:sz="4" w:space="0" w:color="auto"/>
              <w:right w:val="single" w:sz="4" w:space="0" w:color="auto"/>
            </w:tcBorders>
            <w:shd w:val="clear" w:color="auto" w:fill="auto"/>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DIAGRAM POTEKA</w:t>
            </w:r>
          </w:p>
        </w:tc>
        <w:tc>
          <w:tcPr>
            <w:tcW w:w="1432" w:type="dxa"/>
            <w:tcBorders>
              <w:top w:val="single" w:sz="4" w:space="0" w:color="auto"/>
              <w:left w:val="nil"/>
              <w:bottom w:val="single" w:sz="4" w:space="0" w:color="auto"/>
              <w:right w:val="single" w:sz="4" w:space="0" w:color="auto"/>
            </w:tcBorders>
            <w:shd w:val="clear" w:color="auto" w:fill="auto"/>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ZGODBA, NARACIJA</w:t>
            </w:r>
          </w:p>
        </w:tc>
        <w:tc>
          <w:tcPr>
            <w:tcW w:w="1489" w:type="dxa"/>
            <w:tcBorders>
              <w:top w:val="single" w:sz="4" w:space="0" w:color="auto"/>
              <w:left w:val="nil"/>
              <w:bottom w:val="single" w:sz="4" w:space="0" w:color="auto"/>
              <w:right w:val="single" w:sz="4" w:space="0" w:color="auto"/>
            </w:tcBorders>
            <w:shd w:val="clear" w:color="auto" w:fill="auto"/>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UMETNIKOVA BIBLIJA</w:t>
            </w:r>
          </w:p>
        </w:tc>
        <w:tc>
          <w:tcPr>
            <w:tcW w:w="1337" w:type="dxa"/>
            <w:tcBorders>
              <w:top w:val="single" w:sz="4" w:space="0" w:color="auto"/>
              <w:left w:val="nil"/>
              <w:bottom w:val="single" w:sz="4" w:space="0" w:color="auto"/>
              <w:right w:val="single" w:sz="4" w:space="0" w:color="auto"/>
            </w:tcBorders>
            <w:shd w:val="clear" w:color="auto" w:fill="auto"/>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TEHNIČNI DOKUMENT</w:t>
            </w:r>
          </w:p>
        </w:tc>
        <w:tc>
          <w:tcPr>
            <w:tcW w:w="1149" w:type="dxa"/>
            <w:tcBorders>
              <w:top w:val="single" w:sz="4" w:space="0" w:color="auto"/>
              <w:left w:val="nil"/>
              <w:bottom w:val="single" w:sz="4" w:space="0" w:color="auto"/>
              <w:right w:val="single" w:sz="4" w:space="0" w:color="auto"/>
            </w:tcBorders>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ČASOVNI, POSLOVNI IN MARKETINŠKI DOKUMENTI</w:t>
            </w:r>
          </w:p>
        </w:tc>
        <w:tc>
          <w:tcPr>
            <w:tcW w:w="1149" w:type="dxa"/>
            <w:tcBorders>
              <w:top w:val="single" w:sz="4" w:space="0" w:color="auto"/>
              <w:left w:val="nil"/>
              <w:bottom w:val="single" w:sz="4" w:space="0" w:color="auto"/>
              <w:right w:val="single" w:sz="4" w:space="0" w:color="auto"/>
            </w:tcBorders>
            <w:vAlign w:val="center"/>
          </w:tcPr>
          <w:p w:rsidR="001B2F23" w:rsidRDefault="001B2F23" w:rsidP="001B2F23">
            <w:pPr>
              <w:spacing w:after="0" w:line="240" w:lineRule="auto"/>
              <w:jc w:val="center"/>
              <w:rPr>
                <w:rFonts w:ascii="Calibri" w:eastAsia="Times New Roman" w:hAnsi="Calibri" w:cs="Calibri"/>
                <w:color w:val="000000"/>
                <w:sz w:val="18"/>
                <w:lang w:eastAsia="sl-SI"/>
              </w:rPr>
            </w:pPr>
          </w:p>
        </w:tc>
      </w:tr>
      <w:tr w:rsidR="001B2F23" w:rsidRPr="00E642EB" w:rsidTr="00770C4F">
        <w:trPr>
          <w:trHeight w:val="819"/>
          <w:jc w:val="center"/>
        </w:trPr>
        <w:tc>
          <w:tcPr>
            <w:tcW w:w="68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Adams (2013)</w:t>
            </w:r>
          </w:p>
        </w:tc>
        <w:tc>
          <w:tcPr>
            <w:tcW w:w="1258" w:type="dxa"/>
            <w:tcBorders>
              <w:top w:val="single" w:sz="4" w:space="0" w:color="auto"/>
              <w:left w:val="nil"/>
              <w:bottom w:val="single" w:sz="4" w:space="0" w:color="auto"/>
              <w:right w:val="single" w:sz="4" w:space="0" w:color="auto"/>
            </w:tcBorders>
            <w:shd w:val="clear" w:color="auto" w:fill="auto"/>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VIŠJI KONCEPT, ANALIZA IGRE</w:t>
            </w:r>
          </w:p>
        </w:tc>
        <w:tc>
          <w:tcPr>
            <w:tcW w:w="1297" w:type="dxa"/>
            <w:tcBorders>
              <w:top w:val="single" w:sz="4" w:space="0" w:color="auto"/>
              <w:left w:val="nil"/>
              <w:bottom w:val="single" w:sz="4" w:space="0" w:color="auto"/>
              <w:right w:val="single" w:sz="4" w:space="0" w:color="auto"/>
            </w:tcBorders>
            <w:shd w:val="clear" w:color="auto" w:fill="auto"/>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ANALIZA IGRE</w:t>
            </w:r>
          </w:p>
        </w:tc>
        <w:tc>
          <w:tcPr>
            <w:tcW w:w="1221" w:type="dxa"/>
            <w:tcBorders>
              <w:top w:val="single" w:sz="4" w:space="0" w:color="auto"/>
              <w:left w:val="nil"/>
              <w:bottom w:val="single" w:sz="4" w:space="0" w:color="auto"/>
              <w:right w:val="single" w:sz="4" w:space="0" w:color="auto"/>
            </w:tcBorders>
            <w:shd w:val="clear" w:color="auto" w:fill="auto"/>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OBLIKOVANJE OSREDNJEGA IGRALCA</w:t>
            </w:r>
          </w:p>
        </w:tc>
        <w:tc>
          <w:tcPr>
            <w:tcW w:w="2091" w:type="dxa"/>
            <w:tcBorders>
              <w:top w:val="single" w:sz="4" w:space="0" w:color="auto"/>
              <w:left w:val="nil"/>
              <w:bottom w:val="single" w:sz="4" w:space="0" w:color="auto"/>
              <w:right w:val="single" w:sz="4" w:space="0" w:color="auto"/>
            </w:tcBorders>
            <w:shd w:val="clear" w:color="auto" w:fill="auto"/>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OBLIKOVANJE SVETA</w:t>
            </w:r>
          </w:p>
        </w:tc>
        <w:tc>
          <w:tcPr>
            <w:tcW w:w="1432" w:type="dxa"/>
            <w:tcBorders>
              <w:top w:val="single" w:sz="4" w:space="0" w:color="auto"/>
              <w:left w:val="nil"/>
              <w:bottom w:val="single" w:sz="4" w:space="0" w:color="auto"/>
              <w:right w:val="single" w:sz="4" w:space="0" w:color="auto"/>
            </w:tcBorders>
            <w:shd w:val="clear" w:color="auto" w:fill="auto"/>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OBLIKOVANJE UPORABNIŠKEGA VMESNIKA</w:t>
            </w:r>
          </w:p>
        </w:tc>
        <w:tc>
          <w:tcPr>
            <w:tcW w:w="1489" w:type="dxa"/>
            <w:tcBorders>
              <w:top w:val="single" w:sz="4" w:space="0" w:color="auto"/>
              <w:left w:val="nil"/>
              <w:bottom w:val="single" w:sz="4" w:space="0" w:color="auto"/>
              <w:right w:val="single" w:sz="4" w:space="0" w:color="auto"/>
            </w:tcBorders>
            <w:shd w:val="clear" w:color="auto" w:fill="auto"/>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DIAGRAM POTEKA</w:t>
            </w:r>
          </w:p>
        </w:tc>
        <w:tc>
          <w:tcPr>
            <w:tcW w:w="1337" w:type="dxa"/>
            <w:tcBorders>
              <w:top w:val="single" w:sz="4" w:space="0" w:color="auto"/>
              <w:left w:val="nil"/>
              <w:bottom w:val="single" w:sz="4" w:space="0" w:color="auto"/>
              <w:right w:val="single" w:sz="4" w:space="0" w:color="auto"/>
            </w:tcBorders>
            <w:shd w:val="clear" w:color="auto" w:fill="auto"/>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ZGODBA IN NAPREDOVANJE PO STOPNJAH</w:t>
            </w:r>
          </w:p>
        </w:tc>
        <w:tc>
          <w:tcPr>
            <w:tcW w:w="1149" w:type="dxa"/>
            <w:tcBorders>
              <w:top w:val="single" w:sz="4" w:space="0" w:color="auto"/>
              <w:left w:val="nil"/>
              <w:bottom w:val="single" w:sz="4" w:space="0" w:color="auto"/>
              <w:right w:val="single" w:sz="4" w:space="0" w:color="auto"/>
            </w:tcBorders>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TEKST IN AVDIO</w:t>
            </w:r>
          </w:p>
        </w:tc>
        <w:tc>
          <w:tcPr>
            <w:tcW w:w="1149" w:type="dxa"/>
            <w:tcBorders>
              <w:top w:val="single" w:sz="4" w:space="0" w:color="auto"/>
              <w:left w:val="nil"/>
              <w:bottom w:val="single" w:sz="4" w:space="0" w:color="auto"/>
              <w:right w:val="single" w:sz="4" w:space="0" w:color="auto"/>
            </w:tcBorders>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SCENARIJ IGRE</w:t>
            </w:r>
          </w:p>
        </w:tc>
      </w:tr>
      <w:tr w:rsidR="0003687D" w:rsidRPr="00E642EB" w:rsidTr="00770C4F">
        <w:trPr>
          <w:trHeight w:val="562"/>
          <w:jc w:val="center"/>
        </w:trPr>
        <w:tc>
          <w:tcPr>
            <w:tcW w:w="687"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03687D" w:rsidRDefault="0003687D"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Bartle (2003)</w:t>
            </w:r>
          </w:p>
        </w:tc>
        <w:tc>
          <w:tcPr>
            <w:tcW w:w="1258" w:type="dxa"/>
            <w:tcBorders>
              <w:top w:val="single" w:sz="4" w:space="0" w:color="auto"/>
              <w:left w:val="nil"/>
              <w:bottom w:val="single" w:sz="4" w:space="0" w:color="auto"/>
              <w:right w:val="single" w:sz="4" w:space="0" w:color="auto"/>
            </w:tcBorders>
            <w:shd w:val="clear" w:color="auto" w:fill="auto"/>
            <w:vAlign w:val="center"/>
          </w:tcPr>
          <w:p w:rsidR="0003687D" w:rsidRDefault="0003687D"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DOKUMENT VIZUALIZACIJE</w:t>
            </w:r>
          </w:p>
        </w:tc>
        <w:tc>
          <w:tcPr>
            <w:tcW w:w="1297" w:type="dxa"/>
            <w:tcBorders>
              <w:top w:val="single" w:sz="4" w:space="0" w:color="auto"/>
              <w:left w:val="nil"/>
              <w:bottom w:val="single" w:sz="4" w:space="0" w:color="auto"/>
              <w:right w:val="single" w:sz="4" w:space="0" w:color="auto"/>
            </w:tcBorders>
            <w:shd w:val="clear" w:color="auto" w:fill="auto"/>
            <w:vAlign w:val="center"/>
          </w:tcPr>
          <w:p w:rsidR="0003687D" w:rsidRDefault="0003687D"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NAČRT OBLIKOVANJA</w:t>
            </w:r>
          </w:p>
        </w:tc>
        <w:tc>
          <w:tcPr>
            <w:tcW w:w="1221" w:type="dxa"/>
            <w:tcBorders>
              <w:top w:val="single" w:sz="4" w:space="0" w:color="auto"/>
              <w:left w:val="nil"/>
              <w:bottom w:val="single" w:sz="4" w:space="0" w:color="auto"/>
              <w:right w:val="single" w:sz="4" w:space="0" w:color="auto"/>
            </w:tcBorders>
            <w:shd w:val="clear" w:color="auto" w:fill="auto"/>
            <w:vAlign w:val="center"/>
          </w:tcPr>
          <w:p w:rsidR="0003687D" w:rsidRDefault="0003687D"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TEHNIČNI NAČRT</w:t>
            </w:r>
          </w:p>
        </w:tc>
        <w:tc>
          <w:tcPr>
            <w:tcW w:w="2091" w:type="dxa"/>
            <w:tcBorders>
              <w:top w:val="single" w:sz="4" w:space="0" w:color="auto"/>
              <w:left w:val="nil"/>
              <w:bottom w:val="single" w:sz="4" w:space="0" w:color="auto"/>
              <w:right w:val="single" w:sz="4" w:space="0" w:color="auto"/>
            </w:tcBorders>
            <w:shd w:val="clear" w:color="auto" w:fill="auto"/>
            <w:vAlign w:val="center"/>
          </w:tcPr>
          <w:p w:rsidR="0003687D" w:rsidRDefault="0003687D"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UMETNIŠKA BIBLIJA</w:t>
            </w:r>
          </w:p>
        </w:tc>
        <w:tc>
          <w:tcPr>
            <w:tcW w:w="1432" w:type="dxa"/>
            <w:tcBorders>
              <w:top w:val="single" w:sz="4" w:space="0" w:color="auto"/>
              <w:left w:val="nil"/>
              <w:bottom w:val="single" w:sz="4" w:space="0" w:color="auto"/>
              <w:right w:val="single" w:sz="4" w:space="0" w:color="auto"/>
            </w:tcBorders>
            <w:shd w:val="clear" w:color="auto" w:fill="auto"/>
            <w:vAlign w:val="center"/>
          </w:tcPr>
          <w:p w:rsidR="0003687D" w:rsidRDefault="0003687D"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UPRAVLJANJE PRODUKCIJE</w:t>
            </w:r>
          </w:p>
        </w:tc>
        <w:tc>
          <w:tcPr>
            <w:tcW w:w="1489" w:type="dxa"/>
            <w:tcBorders>
              <w:top w:val="single" w:sz="4" w:space="0" w:color="auto"/>
              <w:left w:val="nil"/>
              <w:bottom w:val="single" w:sz="4" w:space="0" w:color="auto"/>
              <w:right w:val="single" w:sz="4" w:space="0" w:color="auto"/>
            </w:tcBorders>
            <w:shd w:val="clear" w:color="auto" w:fill="auto"/>
            <w:vAlign w:val="center"/>
          </w:tcPr>
          <w:p w:rsidR="0003687D" w:rsidRDefault="0003687D"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PROTOTIP</w:t>
            </w:r>
          </w:p>
        </w:tc>
        <w:tc>
          <w:tcPr>
            <w:tcW w:w="1337" w:type="dxa"/>
            <w:tcBorders>
              <w:top w:val="single" w:sz="4" w:space="0" w:color="auto"/>
              <w:left w:val="nil"/>
              <w:bottom w:val="single" w:sz="4" w:space="0" w:color="auto"/>
              <w:right w:val="single" w:sz="4" w:space="0" w:color="auto"/>
            </w:tcBorders>
            <w:shd w:val="clear" w:color="auto" w:fill="auto"/>
            <w:vAlign w:val="center"/>
          </w:tcPr>
          <w:p w:rsidR="0003687D" w:rsidRDefault="0003687D" w:rsidP="001B2F23">
            <w:pPr>
              <w:spacing w:after="0" w:line="240" w:lineRule="auto"/>
              <w:jc w:val="center"/>
              <w:rPr>
                <w:rFonts w:ascii="Calibri" w:eastAsia="Times New Roman" w:hAnsi="Calibri" w:cs="Calibri"/>
                <w:color w:val="000000"/>
                <w:sz w:val="18"/>
                <w:lang w:eastAsia="sl-SI"/>
              </w:rPr>
            </w:pPr>
          </w:p>
        </w:tc>
        <w:tc>
          <w:tcPr>
            <w:tcW w:w="1149" w:type="dxa"/>
            <w:tcBorders>
              <w:top w:val="single" w:sz="4" w:space="0" w:color="auto"/>
              <w:left w:val="nil"/>
              <w:bottom w:val="single" w:sz="4" w:space="0" w:color="auto"/>
              <w:right w:val="single" w:sz="4" w:space="0" w:color="auto"/>
            </w:tcBorders>
            <w:vAlign w:val="center"/>
          </w:tcPr>
          <w:p w:rsidR="0003687D" w:rsidRDefault="0003687D" w:rsidP="001B2F23">
            <w:pPr>
              <w:spacing w:after="0" w:line="240" w:lineRule="auto"/>
              <w:jc w:val="center"/>
              <w:rPr>
                <w:rFonts w:ascii="Calibri" w:eastAsia="Times New Roman" w:hAnsi="Calibri" w:cs="Calibri"/>
                <w:color w:val="000000"/>
                <w:sz w:val="18"/>
                <w:lang w:eastAsia="sl-SI"/>
              </w:rPr>
            </w:pPr>
          </w:p>
        </w:tc>
        <w:tc>
          <w:tcPr>
            <w:tcW w:w="1149" w:type="dxa"/>
            <w:tcBorders>
              <w:top w:val="single" w:sz="4" w:space="0" w:color="auto"/>
              <w:left w:val="nil"/>
              <w:bottom w:val="single" w:sz="4" w:space="0" w:color="auto"/>
              <w:right w:val="single" w:sz="4" w:space="0" w:color="auto"/>
            </w:tcBorders>
            <w:vAlign w:val="center"/>
          </w:tcPr>
          <w:p w:rsidR="0003687D" w:rsidRDefault="0003687D" w:rsidP="001B2F23">
            <w:pPr>
              <w:spacing w:after="0" w:line="240" w:lineRule="auto"/>
              <w:jc w:val="center"/>
              <w:rPr>
                <w:rFonts w:ascii="Calibri" w:eastAsia="Times New Roman" w:hAnsi="Calibri" w:cs="Calibri"/>
                <w:color w:val="000000"/>
                <w:sz w:val="18"/>
                <w:lang w:eastAsia="sl-SI"/>
              </w:rPr>
            </w:pPr>
          </w:p>
        </w:tc>
      </w:tr>
    </w:tbl>
    <w:p w:rsidR="00896641" w:rsidRDefault="00342AC3" w:rsidP="00896641">
      <w:pPr>
        <w:jc w:val="center"/>
        <w:rPr>
          <w:rFonts w:ascii="Times New Roman" w:hAnsi="Times New Roman" w:cs="Times New Roman"/>
          <w:sz w:val="24"/>
        </w:rPr>
        <w:sectPr w:rsidR="00896641" w:rsidSect="000B799C">
          <w:pgSz w:w="16838" w:h="11906" w:orient="landscape"/>
          <w:pgMar w:top="1417" w:right="1417" w:bottom="1417" w:left="1417" w:header="708" w:footer="708" w:gutter="0"/>
          <w:cols w:space="708"/>
          <w:docGrid w:linePitch="360"/>
        </w:sectPr>
      </w:pPr>
      <w:r>
        <w:rPr>
          <w:rFonts w:ascii="Times New Roman" w:hAnsi="Times New Roman" w:cs="Times New Roman"/>
          <w:sz w:val="24"/>
        </w:rPr>
        <w:t>Vir: lasten</w:t>
      </w:r>
    </w:p>
    <w:p w:rsidR="00770C4F" w:rsidRDefault="00C41878" w:rsidP="00342AC3">
      <w:pPr>
        <w:rPr>
          <w:rFonts w:ascii="Times New Roman" w:hAnsi="Times New Roman" w:cs="Times New Roman"/>
          <w:sz w:val="24"/>
        </w:rPr>
      </w:pPr>
      <w:r>
        <w:rPr>
          <w:rFonts w:ascii="Times New Roman" w:hAnsi="Times New Roman" w:cs="Times New Roman"/>
          <w:sz w:val="24"/>
        </w:rPr>
        <w:lastRenderedPageBreak/>
        <w:t>PRILOGA D</w:t>
      </w:r>
      <w:r w:rsidR="000C7FDF">
        <w:rPr>
          <w:rFonts w:ascii="Times New Roman" w:hAnsi="Times New Roman" w:cs="Times New Roman"/>
          <w:sz w:val="24"/>
        </w:rPr>
        <w:t xml:space="preserve">: </w:t>
      </w:r>
      <w:r w:rsidR="007224C7">
        <w:rPr>
          <w:rFonts w:ascii="Times New Roman" w:hAnsi="Times New Roman" w:cs="Times New Roman"/>
          <w:sz w:val="24"/>
        </w:rPr>
        <w:t>PROCESNI MODEL ZA VIDEO IGRE V XML FORMATU</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lt;?xml version = '1.0' encoding = 'UTF-8' ?&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lt;XMI xmi.version = '1.2' xmlns:UML = 'org.omg.xmi.namespace.UML' timestamp = 'Fri Dec 29 11:28:23 CET 2017'&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XMI.header&gt;    &lt;XMI.documenta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XMI.exporter&gt;ArgoUML (using Netbeans XMI Writer version 1.0)&lt;/XMI.export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XMI.exporterVersion&gt;0.34(6) revised on $Date: 2010-01-11 22:20:14 +0100 (Mon, 11 Jan 2010) $ &lt;/XMI.exporterVers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XMI.documenta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XMI.metamodel xmi.name="UML" xmi.version="1.4"/&gt;&lt;/XMI.head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XMI.conten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Model xmi.id = '-64--88-1-9--6947f630:1609d5f58f8:-8000:000000000000096A'</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PROCES RAZVOJA VIDEO IGER' isSpecification = 'false' isRoot = 'false'</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isLeaf = 'false' isAbstract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Namespace.ownedElemen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Machine xmi.id = '-64--88-1-9--6947f630:1609d5f58f8:-8000:000000000000096D'</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PROCES RAZVOJA VIDEO IGER'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Machine.top&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CompositeState xmi.id = '-64--88-1-9--6947f630:1609d5f58f8:-8000:000000000000096E'</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top' isSpecification = 'false' isConcurrent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CompositeState.subvertex&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 xmi.id = '-64--88-1-9--6947f630:1609d5f58f8:-8000:0000000000000973'</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ZAČETNO STANJE' isSpecification = 'false' kind = 'initial'&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outgo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6947f630:1609d5f58f8:-8000:0000000000000976'/&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outgo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 = '-64--88-1-9--6947f630:1609d5f58f8:-8000:0000000000000975'</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FORMALIZACIJA PROBLEMA'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outgo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785b6229:160a191b409:-8000:00000000000009B8'/&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785b6229:160a191b409:-8000:00000000000009BA'/&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6947f630:1609d5f58f8:-8000:000000000000097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outgo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incom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785b6229:160a191b409:-8000:00000000000009B8'/&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785b6229:160a191b409:-8000:00000000000009BA'/&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6947f630:1609d5f58f8:-8000:0000000000000979'/&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incom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interna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 = '-64--88-1-9--785b6229:160a191b409:-8000:00000000000009B8'</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ref = '-64--88-1-9--785b6229:160a191b409:-8000:00000000000009B9'/&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6947f630:1609d5f58f8:-8000:0000000000000975'/&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lastRenderedPageBreak/>
        <w:t xml:space="preserve">                        &lt;UML:SimpleState xmi.idref = '-64--88-1-9--6947f630:1609d5f58f8:-8000:0000000000000975'/&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 = '-64--88-1-9--785b6229:160a191b409:-8000:00000000000009BA'</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ref = '-64--88-1-9--785b6229:160a191b409:-8000:00000000000009B7'/&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6947f630:1609d5f58f8:-8000:0000000000000975'/&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6947f630:1609d5f58f8:-8000:0000000000000975'/&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interna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 xmi.id = '-64--88-1-9--6947f630:1609d5f58f8:-8000:0000000000000978'</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SE RAZVIJA UČNA IGRA?' isSpecification = 'false' kind = 'junc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outgo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6947f630:1609d5f58f8:-8000:0000000000000979'/&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6947f630:1609d5f58f8:-8000:000000000000097C'/&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outgo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incom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6947f630:1609d5f58f8:-8000:0000000000000976'/&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incom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 = '-64--88-1-9--6947f630:1609d5f58f8:-8000:000000000000097B'</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RAZVOJ KONCEPTA'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outgo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785b6229:160a191b409:-8000:00000000000009BB'/&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785b6229:160a191b409:-8000:00000000000009BD'/&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785b6229:160a191b409:-8000:00000000000009BF'/&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6947f630:1609d5f58f8:-8000:0000000000000C8C'/&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outgo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incom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785b6229:160a191b409:-8000:00000000000009BB'/&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785b6229:160a191b409:-8000:00000000000009BD'/&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785b6229:160a191b409:-8000:00000000000009BF'/&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6947f630:1609d5f58f8:-8000:000000000000097C'/&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6947f630:1609d5f58f8:-8000:000000000000097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6947f630:1609d5f58f8:-8000:0000000000000C9D'/&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incom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interna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 = '-64--88-1-9--785b6229:160a191b409:-8000:00000000000009BB'</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ref = '-64--88-1-9--785b6229:160a191b409:-8000:00000000000009BC'/&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lastRenderedPageBreak/>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6947f630:1609d5f58f8:-8000:000000000000097B'/&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6947f630:1609d5f58f8:-8000:000000000000097B'/&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 = '-64--88-1-9--785b6229:160a191b409:-8000:00000000000009BD'</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ref = '-64--88-1-9--785b6229:160a191b409:-8000:00000000000009B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6947f630:1609d5f58f8:-8000:000000000000097B'/&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6947f630:1609d5f58f8:-8000:000000000000097B'/&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 = '-64--88-1-9--785b6229:160a191b409:-8000:00000000000009BF'</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ref = '-64--88-1-9--785b6229:160a191b409:-8000:00000000000009C0'/&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6947f630:1609d5f58f8:-8000:000000000000097B'/&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6947f630:1609d5f58f8:-8000:000000000000097B'/&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interna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 = '-64--88-1-9--6947f630:1609d5f58f8:-8000:0000000000000C8B'</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DOKAZ KONCEPTA'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outgo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6947f630:1609d5f58f8:-8000:0000000000000CB9'/&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outgo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incom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6947f630:1609d5f58f8:-8000:0000000000000C8C'/&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incom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 xmi.id = '-64--88-1-9--6947f630:1609d5f58f8:-8000:0000000000000C8F'</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JE KONCEPT SPREJET?' isSpecification = 'false' kind = 'junc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lastRenderedPageBreak/>
        <w:t xml:space="preserve">                  &lt;UML:StateVertex.outgo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6947f630:1609d5f58f8:-8000:0000000000000C9D'/&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667a3f60:160a1c91448:-8000:00000000000009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outgo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incom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6947f630:1609d5f58f8:-8000:0000000000000CB9'/&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incom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 = '-64--88-1-9--6947f630:1609d5f58f8:-8000:0000000000000C9E'</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NAČRTOVANJE IGRE'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outgo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785b6229:160a191b409:-8000:00000000000009CB'/&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785b6229:160a191b409:-8000:00000000000009CC'/&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785b6229:160a191b409:-8000:00000000000009CD'/&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785b6229:160a191b409:-8000:00000000000009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6947f630:1609d5f58f8:-8000:0000000000000CA1'/&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outgo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incom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785b6229:160a191b409:-8000:00000000000009CB'/&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785b6229:160a191b409:-8000:00000000000009CC'/&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785b6229:160a191b409:-8000:00000000000009CD'/&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785b6229:160a191b409:-8000:00000000000009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4720292:1609eb2fbf5:-8000:00000000000009B4'/&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667a3f60:160a1c91448:-8000:00000000000009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incom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interna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 = '-64--88-1-9--785b6229:160a191b409:-8000:00000000000009CB'</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ref = '-64--88-1-9--785b6229:160a191b409:-8000:00000000000009C2'/&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6947f630:1609d5f58f8:-8000:0000000000000C9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6947f630:1609d5f58f8:-8000:0000000000000C9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 = '-64--88-1-9--785b6229:160a191b409:-8000:00000000000009CC'</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ref = '-64--88-1-9--785b6229:160a191b409:-8000:00000000000009C4'/&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6947f630:1609d5f58f8:-8000:0000000000000C9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lastRenderedPageBreak/>
        <w:t xml:space="preserve">                        &lt;UML:SimpleState xmi.idref = '-64--88-1-9--6947f630:1609d5f58f8:-8000:0000000000000C9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 = '-64--88-1-9--785b6229:160a191b409:-8000:00000000000009CD'</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ref = '-64--88-1-9--785b6229:160a191b409:-8000:00000000000009CA'/&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6947f630:1609d5f58f8:-8000:0000000000000C9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6947f630:1609d5f58f8:-8000:0000000000000C9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 = '-64--88-1-9--785b6229:160a191b409:-8000:00000000000009CE'</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ref = '-64--88-1-9--785b6229:160a191b409:-8000:00000000000009C8'/&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6947f630:1609d5f58f8:-8000:0000000000000C9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6947f630:1609d5f58f8:-8000:0000000000000C9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interna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 = '-64--88-1-9--6947f630:1609d5f58f8:-8000:0000000000000CA0'</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PROTOTIP / INKREMENT / IGRA'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outgo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1f969dda:160a159e0ee:-8000:00000000000009B5'/&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outgo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incom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6947f630:1609d5f58f8:-8000:0000000000000CA1'/&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1f969dda:160a159e0ee:-8000:00000000000009BC'/&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incom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 = '-64--88-1-9--6947f630:1609d5f58f8:-8000:0000000000000CA2'</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EVALVACIJA'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outgo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4720292:1609eb2fbf5:-8000:0000000000000994'/&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outgo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incom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1f969dda:160a159e0ee:-8000:00000000000009B5'/&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lastRenderedPageBreak/>
        <w:t xml:space="preserve">                  &lt;/UML:StateVertex.incom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 = '-64--88-1-9--6947f630:1609d5f58f8:-8000:0000000000000CA9'</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NAČRTOVANJE ITERACIJE'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outgo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785b6229:160a191b409:-8000:00000000000009DB'/&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785b6229:160a191b409:-8000:00000000000009DC'/&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1f969dda:160a159e0ee:-8000:00000000000009BB'/&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outgo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incom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785b6229:160a191b409:-8000:00000000000009DB'/&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785b6229:160a191b409:-8000:00000000000009DC'/&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4720292:1609eb2fbf5:-8000:00000000000009B5'/&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4089ffee:160a13bf695:-8000:0000000000000AB6'/&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4089ffee:160a13bf695:-8000:0000000000000ABA'/&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incom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interna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 = '-64--88-1-9--785b6229:160a191b409:-8000:00000000000009DB'</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ref = '-64--88-1-9--785b6229:160a191b409:-8000:00000000000009DA'/&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6947f630:1609d5f58f8:-8000:0000000000000CA9'/&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6947f630:1609d5f58f8:-8000:0000000000000CA9'/&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 = '-64--88-1-9--785b6229:160a191b409:-8000:00000000000009DC'</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ref = '-64--88-1-9--785b6229:160a191b409:-8000:00000000000009DD'/&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6947f630:1609d5f58f8:-8000:0000000000000CA9'/&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6947f630:1609d5f58f8:-8000:0000000000000CA9'/&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interna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 xmi.id = '-64--88-1-9-4720292:1609eb2fbf5:-8000:0000000000000993'</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ALI JE IGRA KONČANA?' isSpecification = 'false' kind = 'junc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outgo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4720292:1609eb2fbf5:-8000:00000000000009A3'/&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lastRenderedPageBreak/>
        <w:t xml:space="preserve">                    &lt;UML:Transition xmi.idref = '-64--88-1-9-4089ffee:160a13bf695:-8000:0000000000000AA9'/&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outgo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incom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4720292:1609eb2fbf5:-8000:0000000000000994'/&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incom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 = '-64--88-1-9-4720292:1609eb2fbf5:-8000:00000000000009A2'</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FAZE TESTIRANJA'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outgo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785b6229:160a191b409:-8000:00000000000009CF'/&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785b6229:160a191b409:-8000:00000000000009D1'/&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4089ffee:160a13bf695:-8000:0000000000000AA0'/&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outgo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incom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785b6229:160a191b409:-8000:00000000000009CF'/&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785b6229:160a191b409:-8000:00000000000009D1'/&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4720292:1609eb2fbf5:-8000:00000000000009A3'/&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incom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interna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 = '-64--88-1-9--785b6229:160a191b409:-8000:00000000000009CF'</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ref = '-64--88-1-9--785b6229:160a191b409:-8000:00000000000009D0'/&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4720292:1609eb2fbf5:-8000:00000000000009A2'/&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4720292:1609eb2fbf5:-8000:00000000000009A2'/&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 = '-64--88-1-9--785b6229:160a191b409:-8000:00000000000009D1'</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ref = '-64--88-1-9--785b6229:160a191b409:-8000:00000000000009D2'/&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4720292:1609eb2fbf5:-8000:00000000000009A2'/&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4720292:1609eb2fbf5:-8000:00000000000009A2'/&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interna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 = '-64--88-1-9-4720292:1609eb2fbf5:-8000:00000000000009AA'</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BAZA DEFEKTOV'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outgo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4089ffee:160a13bf695:-8000:0000000000000AB2'/&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outgo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incom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lastRenderedPageBreak/>
        <w:t xml:space="preserve">                    &lt;UML:Transition xmi.idref = '-64--88-1-9-4089ffee:160a13bf695:-8000:0000000000000AA1'/&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4089ffee:160a13bf695:-8000:0000000000000AA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incom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 xmi.id = '-64--88-1-9-4720292:1609eb2fbf5:-8000:00000000000009AB'</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JE POTREBNA POSODOBITEV DOKUMENTACIJE?' isSpecification = 'false'</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kind = 'junc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outgo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4720292:1609eb2fbf5:-8000:00000000000009B4'/&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4720292:1609eb2fbf5:-8000:00000000000009B5'/&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outgo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incom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4089ffee:160a13bf695:-8000:0000000000000AAA'/&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incom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 = '-64--88-1-9-4089ffee:160a13bf695:-8000:0000000000000A99'</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ZLATA'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outgo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4089ffee:160a13bf695:-8000:0000000000000AB8'/&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outgo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incom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4089ffee:160a13bf695:-8000:0000000000000AA6'/&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incom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 xmi.id = '-64--88-1-9-4089ffee:160a13bf695:-8000:0000000000000A9F'</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ALI GRE IGRA V IZDAJO?' isSpecification = 'false' kind = 'junc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outgo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4089ffee:160a13bf695:-8000:0000000000000AA1'/&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4089ffee:160a13bf695:-8000:0000000000000AA6'/&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outgo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incom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4089ffee:160a13bf695:-8000:0000000000000AA0'/&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incom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 xmi.id = '-64--88-1-9-4089ffee:160a13bf695:-8000:0000000000000AA8'</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VILICE' isSpecification = 'false' kind = 'fork'&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outgo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4089ffee:160a13bf695:-8000:0000000000000AAA'/&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4089ffee:160a13bf695:-8000:0000000000000AAC'/&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outgo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incom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4089ffee:160a13bf695:-8000:0000000000000AA9'/&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incom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 xmi.id = '-64--88-1-9-4089ffee:160a13bf695:-8000:0000000000000AAB'</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ALI OBSTAJAJO DEFEKTI' isSpecification = 'false' kind = 'junc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outgo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4089ffee:160a13bf695:-8000:0000000000000AA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4089ffee:160a13bf695:-8000:0000000000000AB1'/&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outgo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incom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4089ffee:160a13bf695:-8000:0000000000000AAC'/&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incom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lastRenderedPageBreak/>
        <w:t xml:space="preserve">                &lt;/UML:Pseudostat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 xmi.id = '-64--88-1-9-4089ffee:160a13bf695:-8000:0000000000000AB0'</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isSpecification = 'false' kind = 'joi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outgo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4089ffee:160a13bf695:-8000:0000000000000AB4'/&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outgo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incom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4089ffee:160a13bf695:-8000:0000000000000AB1'/&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4089ffee:160a13bf695:-8000:0000000000000AB2'/&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incom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 xmi.id = '-64--88-1-9-4089ffee:160a13bf695:-8000:0000000000000AB3'</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ALI GRE IGRA V IZDAJO?' isSpecification = 'false' kind = 'junc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outgo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4089ffee:160a13bf695:-8000:0000000000000AB6'/&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1f969dda:160a159e0ee:-8000:00000000000009A9'/&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outgo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incom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4089ffee:160a13bf695:-8000:0000000000000AB4'/&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incom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 xmi.id = '-64--88-1-9-4089ffee:160a13bf695:-8000:0000000000000AB7'</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ALI JE POTREBNA POSODOBITEV?' isSpecification = 'false' kind = 'junc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outgo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4089ffee:160a13bf695:-8000:0000000000000ABA'/&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1f969dda:160a159e0ee:-8000:00000000000009B4'/&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outgo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incom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4089ffee:160a13bf695:-8000:0000000000000AB8'/&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incom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 = '-64--88-1-9--1f969dda:160a159e0ee:-8000:00000000000009AA'</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IZDAJA'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outgo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1f969dda:160a159e0ee:-8000:00000000000009AD'/&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outgo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incom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1f969dda:160a159e0ee:-8000:00000000000009A9'/&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1f969dda:160a159e0ee:-8000:00000000000009B4'/&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incom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FinalState xmi.id = '-64--88-1-9--1f969dda:160a159e0ee:-8000:00000000000009AC'</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IGRA IZDANA'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incom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1f969dda:160a159e0ee:-8000:00000000000009AD'/&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incom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FinalStat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 = '-64--88-1-9--1f969dda:160a159e0ee:-8000:00000000000009BA'</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IZBIRA ORODJA'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outgo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785b6229:160a191b409:-8000:00000000000009D9'/&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1f969dda:160a159e0ee:-8000:00000000000009BC'/&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outgo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lastRenderedPageBreak/>
        <w:t xml:space="preserve">                  &lt;UML:StateVertex.incom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785b6229:160a191b409:-8000:00000000000009D9'/&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ref = '-64--88-1-9--1f969dda:160a159e0ee:-8000:00000000000009BB'/&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Vertex.incoming&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interna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 = '-64--88-1-9--785b6229:160a191b409:-8000:00000000000009D9'</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ref = '-64--88-1-9--785b6229:160a191b409:-8000:00000000000009DA'/&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1f969dda:160a159e0ee:-8000:00000000000009BA'/&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1f969dda:160a159e0ee:-8000:00000000000009BA'/&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interna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CompositeState.subvertex&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CompositeStat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Machine.top&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Machine.transitions&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 = '-64--88-1-9--6947f630:1609d5f58f8:-8000:0000000000000976'</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ref = '-64--88-1-9--6947f630:1609d5f58f8:-8000:0000000000000977'/&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 xmi.idref = '-64--88-1-9--6947f630:1609d5f58f8:-8000:0000000000000973'/&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 xmi.idref = '-64--88-1-9--6947f630:1609d5f58f8:-8000:0000000000000978'/&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 = '-64--88-1-9--6947f630:1609d5f58f8:-8000:0000000000000979'</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RAZVIJALI BOMO RESNO IGRO'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ref = '-64--88-1-9--6947f630:1609d5f58f8:-8000:000000000000097A'/&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 xmi.idref = '-64--88-1-9--6947f630:1609d5f58f8:-8000:0000000000000978'/&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6947f630:1609d5f58f8:-8000:0000000000000975'/&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 = '-64--88-1-9--6947f630:1609d5f58f8:-8000:000000000000097C'</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NE BOMO RAZVIJALI RESNE IGRE'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lastRenderedPageBreak/>
        <w:t xml:space="preserve">                &lt;UML:SignalEvent xmi.idref = '-64--88-1-9--6947f630:1609d5f58f8:-8000:000000000000097D'/&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 xmi.idref = '-64--88-1-9--6947f630:1609d5f58f8:-8000:0000000000000978'/&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6947f630:1609d5f58f8:-8000:000000000000097B'/&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 = '-64--88-1-9--6947f630:1609d5f58f8:-8000:000000000000097E'</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6947f630:1609d5f58f8:-8000:0000000000000975'/&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6947f630:1609d5f58f8:-8000:000000000000097B'/&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 = '-64--88-1-9--6947f630:1609d5f58f8:-8000:0000000000000C8C'</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6947f630:1609d5f58f8:-8000:000000000000097B'/&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6947f630:1609d5f58f8:-8000:0000000000000C8B'/&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 = '-64--88-1-9--6947f630:1609d5f58f8:-8000:0000000000000C9D'</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KONCEPT NI SPREJET'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ref = '-64--88-1-9--6947f630:1609d5f58f8:-8000:000000000000097D'/&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 xmi.idref = '-64--88-1-9--6947f630:1609d5f58f8:-8000:0000000000000C8F'/&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6947f630:1609d5f58f8:-8000:000000000000097B'/&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 = '-64--88-1-9--6947f630:1609d5f58f8:-8000:0000000000000CA1'</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6947f630:1609d5f58f8:-8000:0000000000000C9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6947f630:1609d5f58f8:-8000:0000000000000CA0'/&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 = '-64--88-1-9--6947f630:1609d5f58f8:-8000:0000000000000CB9'</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ref = '-64--88-1-9--6947f630:1609d5f58f8:-8000:0000000000000C91'/&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lastRenderedPageBreak/>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6947f630:1609d5f58f8:-8000:0000000000000C8B'/&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 xmi.idref = '-64--88-1-9--6947f630:1609d5f58f8:-8000:0000000000000C8F'/&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 = '-64--88-1-9-4720292:1609eb2fbf5:-8000:0000000000000994'</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ALI JE IGRA KONČNA?'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ref = '-64--88-1-9-4720292:1609eb2fbf5:-8000:0000000000000999'/&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6947f630:1609d5f58f8:-8000:0000000000000CA2'/&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 xmi.idref = '-64--88-1-9-4720292:1609eb2fbf5:-8000:0000000000000993'/&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 = '-64--88-1-9-4720292:1609eb2fbf5:-8000:00000000000009A3'</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IGRA JE KONČANA'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ref = '-64--88-1-9--6947f630:1609d5f58f8:-8000:000000000000097A'/&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 xmi.idref = '-64--88-1-9-4720292:1609eb2fbf5:-8000:0000000000000993'/&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4720292:1609eb2fbf5:-8000:00000000000009A2'/&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 = '-64--88-1-9-4720292:1609eb2fbf5:-8000:00000000000009B4'</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POTREBNA JE POSODOBITEV DOKUMENTACIJE'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ref = '-64--88-1-9--6947f630:1609d5f58f8:-8000:000000000000097A'/&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 xmi.idref = '-64--88-1-9-4720292:1609eb2fbf5:-8000:00000000000009AB'/&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6947f630:1609d5f58f8:-8000:0000000000000C9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 = '-64--88-1-9-4720292:1609eb2fbf5:-8000:00000000000009B5'</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NI POTREBNA POSODOBITEV DOKUMENTACIJE'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ref = '-64--88-1-9--6947f630:1609d5f58f8:-8000:000000000000097D'/&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 xmi.idref = '-64--88-1-9-4720292:1609eb2fbf5:-8000:00000000000009AB'/&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6947f630:1609d5f58f8:-8000:0000000000000CA9'/&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lastRenderedPageBreak/>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 = '-64--88-1-9-4089ffee:160a13bf695:-8000:0000000000000AA0'</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ALI GRE IGRA V IZDAJO?'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ref = '-64--88-1-9-4720292:1609eb2fbf5:-8000:00000000000009B0'/&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4720292:1609eb2fbf5:-8000:00000000000009A2'/&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 xmi.idref = '-64--88-1-9-4089ffee:160a13bf695:-8000:0000000000000A9F'/&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 = '-64--88-1-9-4089ffee:160a13bf695:-8000:0000000000000AA1'</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IGRA NE GRE V IZDAJO'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ref = '-64--88-1-9--6947f630:1609d5f58f8:-8000:000000000000097A'/&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 xmi.idref = '-64--88-1-9-4089ffee:160a13bf695:-8000:0000000000000A9F'/&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4720292:1609eb2fbf5:-8000:00000000000009AA'/&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 = '-64--88-1-9-4089ffee:160a13bf695:-8000:0000000000000AA6'</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IGRA GRE V IZDAJO'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ref = '-64--88-1-9-4089ffee:160a13bf695:-8000:0000000000000AA7'/&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 xmi.idref = '-64--88-1-9-4089ffee:160a13bf695:-8000:0000000000000A9F'/&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4089ffee:160a13bf695:-8000:0000000000000A99'/&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 = '-64--88-1-9-4089ffee:160a13bf695:-8000:0000000000000AA9'</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IGRA NI KONČANA'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ref = '-64--88-1-9--6947f630:1609d5f58f8:-8000:000000000000097D'/&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 xmi.idref = '-64--88-1-9-4720292:1609eb2fbf5:-8000:0000000000000993'/&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 xmi.idref = '-64--88-1-9-4089ffee:160a13bf695:-8000:0000000000000AA8'/&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 = '-64--88-1-9-4089ffee:160a13bf695:-8000:0000000000000AAA'</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ALI JE POTREBNA POSODOBITEV DOKUMENTACIJE?'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lastRenderedPageBreak/>
        <w:t xml:space="preserve">                &lt;UML:SignalEvent xmi.idref = '-64--88-1-9-4720292:1609eb2fbf5:-8000:00000000000009B1'/&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 xmi.idref = '-64--88-1-9-4089ffee:160a13bf695:-8000:0000000000000AA8'/&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 xmi.idref = '-64--88-1-9-4720292:1609eb2fbf5:-8000:00000000000009AB'/&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 = '-64--88-1-9-4089ffee:160a13bf695:-8000:0000000000000AAC'</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ref = '-64--88-1-9-4089ffee:160a13bf695:-8000:0000000000000AAD'/&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 xmi.idref = '-64--88-1-9-4089ffee:160a13bf695:-8000:0000000000000AA8'/&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 xmi.idref = '-64--88-1-9-4089ffee:160a13bf695:-8000:0000000000000AAB'/&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 = '-64--88-1-9-4089ffee:160a13bf695:-8000:0000000000000AAE'</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SO DEFEKTI'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ref = '-64--88-1-9--6947f630:1609d5f58f8:-8000:000000000000097A'/&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 xmi.idref = '-64--88-1-9-4089ffee:160a13bf695:-8000:0000000000000AAB'/&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4720292:1609eb2fbf5:-8000:00000000000009AA'/&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 = '-64--88-1-9-4089ffee:160a13bf695:-8000:0000000000000AB1'</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NI DEFEKTOV'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ref = '-64--88-1-9--6947f630:1609d5f58f8:-8000:000000000000097D'/&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 xmi.idref = '-64--88-1-9-4089ffee:160a13bf695:-8000:0000000000000AAB'/&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 xmi.idref = '-64--88-1-9-4089ffee:160a13bf695:-8000:0000000000000AB0'/&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 = '-64--88-1-9-4089ffee:160a13bf695:-8000:0000000000000AB2'</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4720292:1609eb2fbf5:-8000:00000000000009AA'/&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 xmi.idref = '-64--88-1-9-4089ffee:160a13bf695:-8000:0000000000000AB0'/&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lastRenderedPageBreak/>
        <w:t xml:space="preserve">            &lt;/UM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 = '-64--88-1-9-4089ffee:160a13bf695:-8000:0000000000000AB4'</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ref = '-64--88-1-9-4089ffee:160a13bf695:-8000:0000000000000AB5'/&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 xmi.idref = '-64--88-1-9-4089ffee:160a13bf695:-8000:0000000000000AB0'/&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 xmi.idref = '-64--88-1-9-4089ffee:160a13bf695:-8000:0000000000000AB3'/&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 = '-64--88-1-9-4089ffee:160a13bf695:-8000:0000000000000AB6'</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IGRA NE GRE V IZDAJO'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ref = '-64--88-1-9--6947f630:1609d5f58f8:-8000:000000000000097D'/&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 xmi.idref = '-64--88-1-9-4089ffee:160a13bf695:-8000:0000000000000AB3'/&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6947f630:1609d5f58f8:-8000:0000000000000CA9'/&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 = '-64--88-1-9-4089ffee:160a13bf695:-8000:0000000000000AB8'</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ALI JE POTREBNA POSODOBITEV?'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ref = '-64--88-1-9-4089ffee:160a13bf695:-8000:0000000000000AB9'/&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4089ffee:160a13bf695:-8000:0000000000000A99'/&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 xmi.idref = '-64--88-1-9-4089ffee:160a13bf695:-8000:0000000000000AB7'/&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 = '-64--88-1-9-4089ffee:160a13bf695:-8000:0000000000000ABA'</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POTEKA IZDELAVA NADGRADNJE'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ref = '-64--88-1-9--6947f630:1609d5f58f8:-8000:000000000000097A'/&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 xmi.idref = '-64--88-1-9-4089ffee:160a13bf695:-8000:0000000000000AB7'/&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6947f630:1609d5f58f8:-8000:0000000000000CA9'/&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 = '-64--88-1-9--1f969dda:160a159e0ee:-8000:00000000000009A9'</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IGRA GRE V IZDAJO'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ref = '-64--88-1-9--6947f630:1609d5f58f8:-8000:000000000000097A'/&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lastRenderedPageBreak/>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 xmi.idref = '-64--88-1-9-4089ffee:160a13bf695:-8000:0000000000000AB3'/&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1f969dda:160a159e0ee:-8000:00000000000009AA'/&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 = '-64--88-1-9--1f969dda:160a159e0ee:-8000:00000000000009AD'</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ref = '-64--88-1-9--1f969dda:160a159e0ee:-8000:00000000000009A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1f969dda:160a159e0ee:-8000:00000000000009AA'/&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FinalState xmi.idref = '-64--88-1-9--1f969dda:160a159e0ee:-8000:00000000000009AC'/&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 = '-64--88-1-9--1f969dda:160a159e0ee:-8000:00000000000009B4'</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NI NADGRADNJE'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ref = '-64--88-1-9--6947f630:1609d5f58f8:-8000:000000000000097D'/&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 xmi.idref = '-64--88-1-9-4089ffee:160a13bf695:-8000:0000000000000AB7'/&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1f969dda:160a159e0ee:-8000:00000000000009AA'/&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 = '-64--88-1-9--1f969dda:160a159e0ee:-8000:00000000000009B5'</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6947f630:1609d5f58f8:-8000:0000000000000CA0'/&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6947f630:1609d5f58f8:-8000:0000000000000CA2'/&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 = '-64--88-1-9--1f969dda:160a159e0ee:-8000:00000000000009BB'</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6947f630:1609d5f58f8:-8000:0000000000000CA9'/&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1f969dda:160a159e0ee:-8000:00000000000009BA'/&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 = '-64--88-1-9--1f969dda:160a159e0ee:-8000:00000000000009BC'</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lastRenderedPageBreak/>
        <w:t xml:space="preserve">                &lt;UML:SimpleState xmi.idref = '-64--88-1-9--1f969dda:160a159e0ee:-8000:00000000000009BA'/&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6947f630:1609d5f58f8:-8000:0000000000000CA0'/&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 xmi.id = '-64--88-1-9--667a3f60:160a1c91448:-8000:00000000000009CE'</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KONCEPT JE SPREJET'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ref = '-64--88-1-9--6947f630:1609d5f58f8:-8000:000000000000097A'/&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rigger&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Pseudostate xmi.idref = '-64--88-1-9--6947f630:1609d5f58f8:-8000:0000000000000C8F'/&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sourc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mpleState xmi.idref = '-64--88-1-9--6947f630:1609d5f58f8:-8000:0000000000000C9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targe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Transition&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Machine.transitions&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tateMachin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 = '-64--88-1-9--6947f630:1609d5f58f8:-8000:0000000000000977'</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RESNA IGRA'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 = '-64--88-1-9--6947f630:1609d5f58f8:-8000:000000000000097A'</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DA'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 = '-64--88-1-9--6947f630:1609d5f58f8:-8000:000000000000097D'</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NE'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 = '-64--88-1-9--6947f630:1609d5f58f8:-8000:0000000000000C91'</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SPREJETO'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 = '-64--88-1-9-7340c28e:1609ea15c15:-8000:000000000000098B'</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RAZVOJ KONČAN'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 = '-64--88-1-9-4720292:1609eb2fbf5:-8000:0000000000000999'</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IGRA KONČANA'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 = '-64--88-1-9-4720292:1609eb2fbf5:-8000:00000000000009A7'</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NI DEFEKTOV'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 = '-64--88-1-9-4720292:1609eb2fbf5:-8000:00000000000009B0'</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DEFEKT'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 = '-64--88-1-9-4720292:1609eb2fbf5:-8000:00000000000009B1'</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DOKUMENTACIJA'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 = '-64--88-1-9-4089ffee:160a13bf695:-8000:0000000000000A96'</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TESTIRANJE'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 = '-64--88-1-9-4089ffee:160a13bf695:-8000:0000000000000A98'</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NEUSPEŠNO'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 = '-64--88-1-9-4089ffee:160a13bf695:-8000:0000000000000AA5'</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USPEŠNO'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 = '-64--88-1-9-4089ffee:160a13bf695:-8000:0000000000000AA7'</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NE'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 = '-64--88-1-9-4089ffee:160a13bf695:-8000:0000000000000AAD'</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DEFEKTI'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 = '-64--88-1-9-4089ffee:160a13bf695:-8000:0000000000000AB5'</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V IZDAJO' isSpecification = 'false'/&gt;</w:t>
      </w:r>
      <w:bookmarkStart w:id="0" w:name="_GoBack"/>
      <w:bookmarkEnd w:id="0"/>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 = '-64--88-1-9-4089ffee:160a13bf695:-8000:0000000000000AB9'</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POSODOBITEV'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 = '-64--88-1-9--1f969dda:160a159e0ee:-8000:00000000000009AE'</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lastRenderedPageBreak/>
        <w:t xml:space="preserve">          name = 'IGRA IZDANA'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 = '-64--88-1-9--785b6229:160a191b409:-8000:00000000000009B1'</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SPECIFIKACIJA UČNEGA PROBLEMA'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 = '-64--88-1-9--785b6229:160a191b409:-8000:00000000000009B3'</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IZDELAVA'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 = '-64--88-1-9--785b6229:160a191b409:-8000:00000000000009B5'</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SPECIFIKACIJE'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 = '-64--88-1-9--785b6229:160a191b409:-8000:00000000000009B7'</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UČNEGA PROBLEMA'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 = '-64--88-1-9--785b6229:160a191b409:-8000:00000000000009B9'</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IZDELAVA SPECIFIKACIJE'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 = '-64--88-1-9--785b6229:160a191b409:-8000:00000000000009BC'</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INICIALNA IDEJA'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 = '-64--88-1-9--785b6229:160a191b409:-8000:00000000000009BE'</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KONCEPT'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 = '-64--88-1-9--785b6229:160a191b409:-8000:00000000000009C0'</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PREDLOG IGRE'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 = '-64--88-1-9--785b6229:160a191b409:-8000:00000000000009C2'</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NAČRT IGRE'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 = '-64--88-1-9--785b6229:160a191b409:-8000:00000000000009C4'</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TEHNIČNI DOKUMENT'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 = '-64--88-1-9--785b6229:160a191b409:-8000:00000000000009C8'</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UMETNIŠKA BIBLIJA'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 = '-64--88-1-9--785b6229:160a191b409:-8000:00000000000009CA'</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NAČRT PROJEKTA'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 = '-64--88-1-9--785b6229:160a191b409:-8000:00000000000009D0'</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ALFA'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 = '-64--88-1-9--785b6229:160a191b409:-8000:00000000000009D2'</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BETA'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 = '-64--88-1-9--785b6229:160a191b409:-8000:00000000000009D4'</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AGILNO MODELIRANJE'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 = '-64--88-1-9--785b6229:160a191b409:-8000:00000000000009D8'</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METODA'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 = '-64--88-1-9--785b6229:160a191b409:-8000:00000000000009DA'</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AM'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SignalEvent xmi.id = '-64--88-1-9--785b6229:160a191b409:-8000:00000000000009DD'</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name = 'MDE' isSpecification = 'false'/&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Namespace.ownedElement&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UML:Model&gt;</w:t>
      </w:r>
    </w:p>
    <w:p w:rsidR="00213D35"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 xml:space="preserve">  &lt;/XMI.content&gt;</w:t>
      </w:r>
    </w:p>
    <w:p w:rsidR="007224C7" w:rsidRPr="00213D35" w:rsidRDefault="00213D35" w:rsidP="00213D35">
      <w:pPr>
        <w:contextualSpacing/>
        <w:rPr>
          <w:rFonts w:ascii="Times New Roman" w:hAnsi="Times New Roman" w:cs="Times New Roman"/>
          <w:sz w:val="20"/>
          <w:szCs w:val="20"/>
        </w:rPr>
      </w:pPr>
      <w:r w:rsidRPr="00213D35">
        <w:rPr>
          <w:rFonts w:ascii="Times New Roman" w:hAnsi="Times New Roman" w:cs="Times New Roman"/>
          <w:sz w:val="20"/>
          <w:szCs w:val="20"/>
        </w:rPr>
        <w:t>&lt;/XMI&gt;</w:t>
      </w:r>
    </w:p>
    <w:sectPr w:rsidR="007224C7" w:rsidRPr="00213D35" w:rsidSect="00C4187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A5822" w:rsidRDefault="00BA5822" w:rsidP="001C3D97">
      <w:pPr>
        <w:spacing w:after="0" w:line="240" w:lineRule="auto"/>
      </w:pPr>
      <w:r>
        <w:separator/>
      </w:r>
    </w:p>
  </w:endnote>
  <w:endnote w:type="continuationSeparator" w:id="0">
    <w:p w:rsidR="00BA5822" w:rsidRDefault="00BA5822" w:rsidP="001C3D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2A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A5822" w:rsidRDefault="00BA5822" w:rsidP="001C3D97">
      <w:pPr>
        <w:spacing w:after="0" w:line="240" w:lineRule="auto"/>
      </w:pPr>
      <w:r>
        <w:separator/>
      </w:r>
    </w:p>
  </w:footnote>
  <w:footnote w:type="continuationSeparator" w:id="0">
    <w:p w:rsidR="00BA5822" w:rsidRDefault="00BA5822" w:rsidP="001C3D9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7C27"/>
    <w:rsid w:val="0003687D"/>
    <w:rsid w:val="0008487D"/>
    <w:rsid w:val="000A6BC1"/>
    <w:rsid w:val="000B799C"/>
    <w:rsid w:val="000C6239"/>
    <w:rsid w:val="000C7FDF"/>
    <w:rsid w:val="000D66E8"/>
    <w:rsid w:val="00114FC1"/>
    <w:rsid w:val="001454C9"/>
    <w:rsid w:val="00190CB5"/>
    <w:rsid w:val="0019575B"/>
    <w:rsid w:val="001B2F23"/>
    <w:rsid w:val="001C019C"/>
    <w:rsid w:val="001C2965"/>
    <w:rsid w:val="001C3D97"/>
    <w:rsid w:val="001D0B0E"/>
    <w:rsid w:val="002078AE"/>
    <w:rsid w:val="00213D35"/>
    <w:rsid w:val="00223E99"/>
    <w:rsid w:val="00235935"/>
    <w:rsid w:val="002668AC"/>
    <w:rsid w:val="002964D4"/>
    <w:rsid w:val="002C516C"/>
    <w:rsid w:val="002D0AA0"/>
    <w:rsid w:val="00342AC3"/>
    <w:rsid w:val="003A6A3C"/>
    <w:rsid w:val="003E3808"/>
    <w:rsid w:val="00473A4E"/>
    <w:rsid w:val="004A5CF9"/>
    <w:rsid w:val="004D500E"/>
    <w:rsid w:val="004E0715"/>
    <w:rsid w:val="00522E0D"/>
    <w:rsid w:val="005263E6"/>
    <w:rsid w:val="00567D36"/>
    <w:rsid w:val="00580874"/>
    <w:rsid w:val="00584E9B"/>
    <w:rsid w:val="005E67FD"/>
    <w:rsid w:val="00602A9F"/>
    <w:rsid w:val="00626F48"/>
    <w:rsid w:val="006828E1"/>
    <w:rsid w:val="006855D4"/>
    <w:rsid w:val="006C65D3"/>
    <w:rsid w:val="007224C7"/>
    <w:rsid w:val="00770C4F"/>
    <w:rsid w:val="0078039B"/>
    <w:rsid w:val="007B637D"/>
    <w:rsid w:val="0084370E"/>
    <w:rsid w:val="00851EB8"/>
    <w:rsid w:val="00872F35"/>
    <w:rsid w:val="00896641"/>
    <w:rsid w:val="008F5BA4"/>
    <w:rsid w:val="00910C5C"/>
    <w:rsid w:val="009E3A0A"/>
    <w:rsid w:val="009F7C27"/>
    <w:rsid w:val="00A22D44"/>
    <w:rsid w:val="00A31518"/>
    <w:rsid w:val="00A64787"/>
    <w:rsid w:val="00AA507D"/>
    <w:rsid w:val="00B019A6"/>
    <w:rsid w:val="00B11537"/>
    <w:rsid w:val="00B24352"/>
    <w:rsid w:val="00B55E20"/>
    <w:rsid w:val="00B86F5D"/>
    <w:rsid w:val="00BA081F"/>
    <w:rsid w:val="00BA5822"/>
    <w:rsid w:val="00BD01F2"/>
    <w:rsid w:val="00BE4AA2"/>
    <w:rsid w:val="00C2713A"/>
    <w:rsid w:val="00C41878"/>
    <w:rsid w:val="00C45151"/>
    <w:rsid w:val="00C6404A"/>
    <w:rsid w:val="00C6626F"/>
    <w:rsid w:val="00C85338"/>
    <w:rsid w:val="00CB5E31"/>
    <w:rsid w:val="00CD6DE3"/>
    <w:rsid w:val="00D55BCA"/>
    <w:rsid w:val="00D838D5"/>
    <w:rsid w:val="00DA50C2"/>
    <w:rsid w:val="00DD0681"/>
    <w:rsid w:val="00DD4F6C"/>
    <w:rsid w:val="00E108D3"/>
    <w:rsid w:val="00E125B8"/>
    <w:rsid w:val="00E642EB"/>
    <w:rsid w:val="00E676DA"/>
    <w:rsid w:val="00E95FD8"/>
    <w:rsid w:val="00EF34AB"/>
    <w:rsid w:val="00F43B75"/>
    <w:rsid w:val="00F52D28"/>
    <w:rsid w:val="00F71A20"/>
    <w:rsid w:val="00F955D7"/>
    <w:rsid w:val="00FA0598"/>
    <w:rsid w:val="00FB4959"/>
    <w:rsid w:val="00FD5B0A"/>
    <w:rsid w:val="00FE1662"/>
    <w:rsid w:val="00FF51FF"/>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Besedilooblaka">
    <w:name w:val="Balloon Text"/>
    <w:basedOn w:val="Navaden"/>
    <w:link w:val="BesedilooblakaZnak"/>
    <w:uiPriority w:val="99"/>
    <w:semiHidden/>
    <w:unhideWhenUsed/>
    <w:rsid w:val="009F7C27"/>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9F7C27"/>
    <w:rPr>
      <w:rFonts w:ascii="Tahoma" w:hAnsi="Tahoma" w:cs="Tahoma"/>
      <w:sz w:val="16"/>
      <w:szCs w:val="16"/>
    </w:rPr>
  </w:style>
  <w:style w:type="paragraph" w:styleId="Glava">
    <w:name w:val="header"/>
    <w:basedOn w:val="Navaden"/>
    <w:link w:val="GlavaZnak"/>
    <w:uiPriority w:val="99"/>
    <w:unhideWhenUsed/>
    <w:rsid w:val="001C3D97"/>
    <w:pPr>
      <w:tabs>
        <w:tab w:val="center" w:pos="4536"/>
        <w:tab w:val="right" w:pos="9072"/>
      </w:tabs>
      <w:spacing w:after="0" w:line="240" w:lineRule="auto"/>
    </w:pPr>
  </w:style>
  <w:style w:type="character" w:customStyle="1" w:styleId="GlavaZnak">
    <w:name w:val="Glava Znak"/>
    <w:basedOn w:val="Privzetapisavaodstavka"/>
    <w:link w:val="Glava"/>
    <w:uiPriority w:val="99"/>
    <w:rsid w:val="001C3D97"/>
  </w:style>
  <w:style w:type="paragraph" w:styleId="Noga">
    <w:name w:val="footer"/>
    <w:basedOn w:val="Navaden"/>
    <w:link w:val="NogaZnak"/>
    <w:uiPriority w:val="99"/>
    <w:unhideWhenUsed/>
    <w:rsid w:val="001C3D97"/>
    <w:pPr>
      <w:tabs>
        <w:tab w:val="center" w:pos="4536"/>
        <w:tab w:val="right" w:pos="9072"/>
      </w:tabs>
      <w:spacing w:after="0" w:line="240" w:lineRule="auto"/>
    </w:pPr>
  </w:style>
  <w:style w:type="character" w:customStyle="1" w:styleId="NogaZnak">
    <w:name w:val="Noga Znak"/>
    <w:basedOn w:val="Privzetapisavaodstavka"/>
    <w:link w:val="Noga"/>
    <w:uiPriority w:val="99"/>
    <w:rsid w:val="001C3D9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Besedilooblaka">
    <w:name w:val="Balloon Text"/>
    <w:basedOn w:val="Navaden"/>
    <w:link w:val="BesedilooblakaZnak"/>
    <w:uiPriority w:val="99"/>
    <w:semiHidden/>
    <w:unhideWhenUsed/>
    <w:rsid w:val="009F7C27"/>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9F7C27"/>
    <w:rPr>
      <w:rFonts w:ascii="Tahoma" w:hAnsi="Tahoma" w:cs="Tahoma"/>
      <w:sz w:val="16"/>
      <w:szCs w:val="16"/>
    </w:rPr>
  </w:style>
  <w:style w:type="paragraph" w:styleId="Glava">
    <w:name w:val="header"/>
    <w:basedOn w:val="Navaden"/>
    <w:link w:val="GlavaZnak"/>
    <w:uiPriority w:val="99"/>
    <w:unhideWhenUsed/>
    <w:rsid w:val="001C3D97"/>
    <w:pPr>
      <w:tabs>
        <w:tab w:val="center" w:pos="4536"/>
        <w:tab w:val="right" w:pos="9072"/>
      </w:tabs>
      <w:spacing w:after="0" w:line="240" w:lineRule="auto"/>
    </w:pPr>
  </w:style>
  <w:style w:type="character" w:customStyle="1" w:styleId="GlavaZnak">
    <w:name w:val="Glava Znak"/>
    <w:basedOn w:val="Privzetapisavaodstavka"/>
    <w:link w:val="Glava"/>
    <w:uiPriority w:val="99"/>
    <w:rsid w:val="001C3D97"/>
  </w:style>
  <w:style w:type="paragraph" w:styleId="Noga">
    <w:name w:val="footer"/>
    <w:basedOn w:val="Navaden"/>
    <w:link w:val="NogaZnak"/>
    <w:uiPriority w:val="99"/>
    <w:unhideWhenUsed/>
    <w:rsid w:val="001C3D97"/>
    <w:pPr>
      <w:tabs>
        <w:tab w:val="center" w:pos="4536"/>
        <w:tab w:val="right" w:pos="9072"/>
      </w:tabs>
      <w:spacing w:after="0" w:line="240" w:lineRule="auto"/>
    </w:pPr>
  </w:style>
  <w:style w:type="character" w:customStyle="1" w:styleId="NogaZnak">
    <w:name w:val="Noga Znak"/>
    <w:basedOn w:val="Privzetapisavaodstavka"/>
    <w:link w:val="Noga"/>
    <w:uiPriority w:val="99"/>
    <w:rsid w:val="001C3D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7953445">
      <w:bodyDiv w:val="1"/>
      <w:marLeft w:val="0"/>
      <w:marRight w:val="0"/>
      <w:marTop w:val="0"/>
      <w:marBottom w:val="0"/>
      <w:divBdr>
        <w:top w:val="none" w:sz="0" w:space="0" w:color="auto"/>
        <w:left w:val="none" w:sz="0" w:space="0" w:color="auto"/>
        <w:bottom w:val="none" w:sz="0" w:space="0" w:color="auto"/>
        <w:right w:val="none" w:sz="0" w:space="0" w:color="auto"/>
      </w:divBdr>
    </w:div>
    <w:div w:id="949241023">
      <w:bodyDiv w:val="1"/>
      <w:marLeft w:val="0"/>
      <w:marRight w:val="0"/>
      <w:marTop w:val="0"/>
      <w:marBottom w:val="0"/>
      <w:divBdr>
        <w:top w:val="none" w:sz="0" w:space="0" w:color="auto"/>
        <w:left w:val="none" w:sz="0" w:space="0" w:color="auto"/>
        <w:bottom w:val="none" w:sz="0" w:space="0" w:color="auto"/>
        <w:right w:val="none" w:sz="0" w:space="0" w:color="auto"/>
      </w:divBdr>
    </w:div>
    <w:div w:id="1793330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A90709-35FE-40C5-96AA-24F07B0254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TotalTime>
  <Pages>21</Pages>
  <Words>9704</Words>
  <Characters>55313</Characters>
  <Application>Microsoft Office Word</Application>
  <DocSecurity>0</DocSecurity>
  <Lines>460</Lines>
  <Paragraphs>129</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648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97</cp:revision>
  <dcterms:created xsi:type="dcterms:W3CDTF">2017-11-30T10:15:00Z</dcterms:created>
  <dcterms:modified xsi:type="dcterms:W3CDTF">2017-12-29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rE8qPjnT"/&gt;&lt;style id="http://www.zotero.org/styles/chicago-author-date-16th-edition" locale="sl-SI" hasBibliography="1" bibliographyStyleHasBeenSet="0"/&gt;&lt;prefs&gt;&lt;pref name="fieldType" value="Field</vt:lpwstr>
  </property>
  <property fmtid="{D5CDD505-2E9C-101B-9397-08002B2CF9AE}" pid="3" name="ZOTERO_PREF_2">
    <vt:lpwstr>"/&gt;&lt;pref name="automaticJournalAbbreviations" value="true"/&gt;&lt;pref name="noteType" value="0"/&gt;&lt;/prefs&gt;&lt;/data&gt;</vt:lpwstr>
  </property>
</Properties>
</file>